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FB2C05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577EC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odUPWe7S/KSFXboQs","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3F4473DA"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054E03C"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267171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577ECD">
        <w:instrText xml:space="preserve"> ADDIN ZOTERO_ITEM CSL_CITATION {"citationID":"3CtlPLsy","properties":{"formattedCitation":"(Coltekin et al. 2020)","plainCitation":"(Coltekin et al. 2020)","noteIndex":0},"citationItems":[{"id":"odUPWe7S/RIBQfkU1","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56DF65B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1ED8850" w:rsidR="00BA1BB7" w:rsidRPr="001F6849" w:rsidDel="00BC59E7" w:rsidRDefault="003061F0" w:rsidP="00713779">
      <w:pPr>
        <w:pStyle w:val="Caption"/>
        <w:rPr>
          <w:del w:id="60" w:author="Jan Horák" w:date="2023-06-15T11:49:00Z"/>
          <w:highlight w:val="yellow"/>
        </w:rPr>
      </w:pPr>
      <w:r w:rsidRPr="001F6849">
        <w:t xml:space="preserve">Obr. </w:t>
      </w:r>
      <w:r w:rsidRPr="001F6849">
        <w:rPr>
          <w:sz w:val="20"/>
          <w:lang w:eastAsia="cs-CZ"/>
        </w:rPr>
        <w:fldChar w:fldCharType="begin"/>
      </w:r>
      <w:r w:rsidRPr="001F6849">
        <w:instrText xml:space="preserve"> SEQ Obr. \* ARABIC </w:instrText>
      </w:r>
      <w:r w:rsidRPr="001F6849">
        <w:rPr>
          <w:sz w:val="20"/>
          <w:lang w:eastAsia="cs-CZ"/>
        </w:rPr>
        <w:fldChar w:fldCharType="separate"/>
      </w:r>
      <w:r w:rsidR="00FC43EB">
        <w:rPr>
          <w:noProof/>
        </w:rPr>
        <w:t>3</w:t>
      </w:r>
      <w:r w:rsidRPr="001F6849">
        <w:rPr>
          <w:sz w:val="2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LaValle 2020)</w:t>
      </w:r>
      <w:r w:rsidRPr="001F6849">
        <w:rPr>
          <w:sz w:val="2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34ADD69B"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1E94A9F"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577ECD">
        <w:instrText xml:space="preserve"> ADDIN ZOTERO_ITEM CSL_CITATION {"citationID":"1qIlQgrk","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0201A90"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5</w:t>
      </w:r>
      <w:r w:rsidRPr="001F6849">
        <w:fldChar w:fldCharType="end"/>
      </w:r>
      <w:r w:rsidRPr="001F6849">
        <w:t xml:space="preserve"> Dělení HMD, zdroj: </w:t>
      </w:r>
      <w:r w:rsidRPr="001F6849">
        <w:fldChar w:fldCharType="begin"/>
      </w:r>
      <w:r w:rsidR="00577ECD">
        <w:instrText xml:space="preserve"> ADDIN ZOTERO_ITEM CSL_CITATION {"citationID":"o3pU5io5","properties":{"formattedCitation":"(Coltekin et al. 2020)","plainCitation":"(Coltekin et al. 2020)","noteIndex":0},"citationItems":[{"id":"odUPWe7S/RIBQfkU1","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679D9A0E" w:rsidR="00863307" w:rsidRPr="00736AD5" w:rsidRDefault="00863307" w:rsidP="00863307">
      <w:pPr>
        <w:pStyle w:val="Caption"/>
      </w:pPr>
      <w:r>
        <w:t xml:space="preserve">Obr. </w:t>
      </w:r>
      <w:r>
        <w:fldChar w:fldCharType="begin"/>
      </w:r>
      <w:r>
        <w:instrText xml:space="preserve"> SEQ Obr. \* ARABIC </w:instrText>
      </w:r>
      <w:r>
        <w:fldChar w:fldCharType="separate"/>
      </w:r>
      <w:r w:rsidR="00FC43E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4356043"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F42436">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2AAA9A2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577ECD">
        <w:instrText xml:space="preserve"> ADDIN ZOTERO_ITEM CSL_CITATION {"citationID":"Vvs5N4QI","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D3B309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A54CAB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06E81C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FC43E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FF0C2FE" w:rsidR="001100A3" w:rsidRDefault="001100A3" w:rsidP="001100A3">
      <w:pPr>
        <w:pStyle w:val="Caption"/>
      </w:pPr>
      <w:r>
        <w:t xml:space="preserve">Obr. </w:t>
      </w:r>
      <w:r>
        <w:fldChar w:fldCharType="begin"/>
      </w:r>
      <w:r>
        <w:instrText xml:space="preserve"> SEQ Obr. \* ARABIC </w:instrText>
      </w:r>
      <w:r>
        <w:fldChar w:fldCharType="separate"/>
      </w:r>
      <w:r w:rsidR="00FC43E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V druhém případě je uživatel schopen zaměřit v prostoru nezávisle na pohledu. Třetí variantou je plná podpora pro pohyb uživatele i zpravidla dvou 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w:t>
      </w:r>
      <w:r w:rsidR="000D4A30">
        <w:rPr>
          <w:lang w:eastAsia="en-US"/>
        </w:rPr>
        <w:lastRenderedPageBreak/>
        <w:t xml:space="preserve">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C3D127D"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938279E">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53F6CF1"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C927D6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w:t>
      </w:r>
      <w:r>
        <w:lastRenderedPageBreak/>
        <w:t xml:space="preserve">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 </w:t>
      </w:r>
      <w:r w:rsidR="00D83A28" w:rsidRPr="00D83A28">
        <w:rPr>
          <w:highlight w:val="yellow"/>
        </w:rPr>
        <w:t>.</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w:t>
      </w:r>
      <w:r>
        <w:rPr>
          <w:lang w:eastAsia="en-US"/>
        </w:rPr>
        <w:lastRenderedPageBreak/>
        <w:t>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 :</w:t>
      </w:r>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052B0B5" w:rsidR="00B41874" w:rsidRDefault="00B41874" w:rsidP="001D37CB">
      <w:pPr>
        <w:pStyle w:val="Caption"/>
      </w:pPr>
      <w:r>
        <w:t xml:space="preserve">Obr. </w:t>
      </w:r>
      <w:r>
        <w:fldChar w:fldCharType="begin"/>
      </w:r>
      <w:r>
        <w:instrText xml:space="preserve"> SEQ Obr. \* ARABIC </w:instrText>
      </w:r>
      <w:r>
        <w:fldChar w:fldCharType="separate"/>
      </w:r>
      <w:r w:rsidR="00FC43EB">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F454209" w:rsidR="00AB45B4" w:rsidRDefault="00AB45B4" w:rsidP="00331DCE">
      <w:pPr>
        <w:pStyle w:val="Normlnprvnodsazen"/>
      </w:pPr>
      <w:r w:rsidRPr="001F6849">
        <w:t xml:space="preserve">Jako důležitou problematiku zmiňuje </w:t>
      </w:r>
      <w:r w:rsidRPr="001F6849">
        <w:fldChar w:fldCharType="begin"/>
      </w:r>
      <w:r w:rsidR="00577ECD">
        <w:instrText xml:space="preserve"> ADDIN ZOTERO_ITEM CSL_CITATION {"citationID":"pyYXfhhk","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577ECD">
        <w:instrText xml:space="preserve"> ADDIN ZOTERO_ITEM CSL_CITATION {"citationID":"cz6cyLsT","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3B317746" w:rsidR="00B2682C" w:rsidRPr="001F6849" w:rsidRDefault="00B2682C" w:rsidP="00B2682C">
      <w:pPr>
        <w:pStyle w:val="Caption"/>
      </w:pPr>
      <w:r>
        <w:t xml:space="preserve">Obr. </w:t>
      </w:r>
      <w:r>
        <w:fldChar w:fldCharType="begin"/>
      </w:r>
      <w:r>
        <w:instrText xml:space="preserve"> SEQ Obr. \* ARABIC </w:instrText>
      </w:r>
      <w:r>
        <w:fldChar w:fldCharType="separate"/>
      </w:r>
      <w:r w:rsidR="00FC43EB">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1896EA1"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577ECD">
        <w:rPr>
          <w:highlight w:val="yellow"/>
        </w:rPr>
        <w:instrText xml:space="preserve"> ADDIN ZOTERO_ITEM CSL_CITATION {"citationID":"Qk91xJhn","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3D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5539C05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42436">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3EF270C5"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F42436">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ACB3582" w:rsidR="00B1180A" w:rsidRPr="00B1180A" w:rsidRDefault="00EE12F5" w:rsidP="003A5BDB">
      <w:pPr>
        <w:pStyle w:val="Caption"/>
      </w:pPr>
      <w:r>
        <w:t xml:space="preserve">Obr. </w:t>
      </w:r>
      <w:r>
        <w:fldChar w:fldCharType="begin"/>
      </w:r>
      <w:r>
        <w:instrText xml:space="preserve"> SEQ Obr. \* ARABIC </w:instrText>
      </w:r>
      <w:r>
        <w:fldChar w:fldCharType="separate"/>
      </w:r>
      <w:r w:rsidR="00FC43E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4138056F"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FC43E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4694E45"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FC43E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010AE579"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FC43E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25EB9176">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7DA814D" w:rsidR="008A7EFA" w:rsidRDefault="008A7EFA" w:rsidP="008A7EFA">
      <w:pPr>
        <w:pStyle w:val="Caption"/>
      </w:pPr>
      <w:r>
        <w:t xml:space="preserve">Obr. </w:t>
      </w:r>
      <w:r>
        <w:fldChar w:fldCharType="begin"/>
      </w:r>
      <w:r>
        <w:instrText xml:space="preserve"> SEQ Obr. \* ARABIC </w:instrText>
      </w:r>
      <w:r>
        <w:fldChar w:fldCharType="separate"/>
      </w:r>
      <w:r w:rsidR="00FC43E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textury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F55626C"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FC43E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9C9199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694F3C1" w:rsidR="00637A27" w:rsidRPr="00637A27" w:rsidRDefault="00637A27" w:rsidP="00637A27">
      <w:pPr>
        <w:pStyle w:val="Caption"/>
      </w:pPr>
      <w:r>
        <w:t xml:space="preserve">Obr. </w:t>
      </w:r>
      <w:r>
        <w:fldChar w:fldCharType="begin"/>
      </w:r>
      <w:r>
        <w:instrText xml:space="preserve"> SEQ Obr. \* ARABIC </w:instrText>
      </w:r>
      <w:r>
        <w:fldChar w:fldCharType="separate"/>
      </w:r>
      <w:r w:rsidR="00FC43E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w:t>
      </w:r>
      <w:r w:rsidRPr="00A8678D">
        <w:lastRenderedPageBreak/>
        <w:t xml:space="preserve">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09FEE5B9"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C9C6872"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42436">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w:t>
      </w:r>
      <w:r w:rsidR="0035387C">
        <w:lastRenderedPageBreak/>
        <w:t xml:space="preserve">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790BBD8C" w:rsidR="0021568E" w:rsidRPr="0021568E" w:rsidRDefault="00D926B2" w:rsidP="00D926B2">
      <w:pPr>
        <w:pStyle w:val="Caption"/>
      </w:pPr>
      <w:r>
        <w:t xml:space="preserve">Obr. </w:t>
      </w:r>
      <w:r>
        <w:fldChar w:fldCharType="begin"/>
      </w:r>
      <w:r>
        <w:instrText xml:space="preserve"> SEQ Obr. \* ARABIC </w:instrText>
      </w:r>
      <w:r>
        <w:fldChar w:fldCharType="separate"/>
      </w:r>
      <w:r w:rsidR="00FC43E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 xml:space="preserve">3D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3A41DB5A"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FC43EB">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3BC74C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F42436">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149296C3"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FC43EB">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3D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vytváří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framework,  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1750F8F"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F42436">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w:t>
      </w:r>
      <w:proofErr w:type="spellStart"/>
      <w:r w:rsidR="005B6F17" w:rsidRPr="005B6F17">
        <w:rPr>
          <w:i/>
          <w:iCs/>
        </w:rPr>
        <w:t>basis</w:t>
      </w:r>
      <w:proofErr w:type="spell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w:t>
      </w:r>
      <w:r w:rsidR="00E250CC">
        <w:lastRenderedPageBreak/>
        <w:t xml:space="preserve">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Geoprostorová řešení</w:t>
      </w:r>
      <w:r w:rsidR="00C5192C">
        <w:t xml:space="preserve">  -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6FEDE9F2" w:rsidR="00B40019" w:rsidRDefault="00B40019" w:rsidP="00B40019">
      <w:pPr>
        <w:pStyle w:val="Caption"/>
      </w:pPr>
      <w:r>
        <w:t xml:space="preserve">Obr. </w:t>
      </w:r>
      <w:r>
        <w:fldChar w:fldCharType="begin"/>
      </w:r>
      <w:r>
        <w:instrText xml:space="preserve"> SEQ Obr. \* ARABIC </w:instrText>
      </w:r>
      <w:r>
        <w:fldChar w:fldCharType="separate"/>
      </w:r>
      <w:r w:rsidR="00FC43EB">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1B0A6EFB" w:rsidR="003635FB" w:rsidRDefault="003635FB" w:rsidP="003635FB">
      <w:pPr>
        <w:pStyle w:val="Caption"/>
      </w:pPr>
      <w:r>
        <w:t xml:space="preserve">Obr. </w:t>
      </w:r>
      <w:r>
        <w:fldChar w:fldCharType="begin"/>
      </w:r>
      <w:r>
        <w:instrText xml:space="preserve"> SEQ Obr. \* ARABIC </w:instrText>
      </w:r>
      <w:r>
        <w:fldChar w:fldCharType="separate"/>
      </w:r>
      <w:r w:rsidR="00FC43EB">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3D5B65EF" w:rsidR="00400092" w:rsidRDefault="00400092" w:rsidP="004E6E7C">
      <w:pPr>
        <w:pStyle w:val="Caption"/>
      </w:pPr>
      <w:r>
        <w:t xml:space="preserve">Tab. </w:t>
      </w:r>
      <w:r>
        <w:fldChar w:fldCharType="begin"/>
      </w:r>
      <w:r>
        <w:instrText xml:space="preserve"> SEQ Tab. \* ARABIC </w:instrText>
      </w:r>
      <w:r>
        <w:fldChar w:fldCharType="separate"/>
      </w:r>
      <w:r w:rsidR="00F42436">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r>
        <w:rPr>
          <w:b/>
          <w:bCs/>
        </w:rPr>
        <w:t xml:space="preserve"> +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3D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a .</w:t>
      </w:r>
      <w:proofErr w:type="spellStart"/>
      <w:r w:rsidRPr="006170CC">
        <w:t>glb</w:t>
      </w:r>
      <w:proofErr w:type="spell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032A536E" w:rsidR="00067472" w:rsidRPr="00067472" w:rsidRDefault="00067472" w:rsidP="00067472">
      <w:pPr>
        <w:pStyle w:val="Caption"/>
      </w:pPr>
      <w:r>
        <w:t xml:space="preserve">Obr. </w:t>
      </w:r>
      <w:r>
        <w:fldChar w:fldCharType="begin"/>
      </w:r>
      <w:r>
        <w:instrText xml:space="preserve"> SEQ Obr. \* ARABIC </w:instrText>
      </w:r>
      <w:r>
        <w:fldChar w:fldCharType="separate"/>
      </w:r>
      <w:r w:rsidR="00FC43EB">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3D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r w:rsidR="00B335E8" w:rsidRPr="00B335E8">
        <w:rPr>
          <w:b/>
          <w:bCs/>
        </w:rPr>
        <w:t>PlayCanvas</w:t>
      </w:r>
      <w:proofErr w:type="spell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řeší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lastRenderedPageBreak/>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3D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52DF9C71" w:rsidR="00227E35" w:rsidRPr="00C34F5D" w:rsidRDefault="00227E35" w:rsidP="00C34F5D">
      <w:pPr>
        <w:pStyle w:val="Caption"/>
      </w:pPr>
      <w:r>
        <w:t xml:space="preserve">Obr. </w:t>
      </w:r>
      <w:r>
        <w:fldChar w:fldCharType="begin"/>
      </w:r>
      <w:r>
        <w:instrText xml:space="preserve"> SEQ Obr. \* ARABIC </w:instrText>
      </w:r>
      <w:r>
        <w:fldChar w:fldCharType="separate"/>
      </w:r>
      <w:r w:rsidR="00FC43EB">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Lite - </w:t>
      </w:r>
      <w:proofErr w:type="spellStart"/>
      <w:r w:rsidRPr="00E32349">
        <w:rPr>
          <w:highlight w:val="yellow"/>
        </w:rPr>
        <w:t>Retrak</w:t>
      </w:r>
      <w:proofErr w:type="spell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Střední – Google Pixel 6a</w:t>
      </w:r>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4DF4EA77" w:rsidR="00524D61" w:rsidRDefault="00E32349" w:rsidP="00524D61">
      <w:r>
        <w:t>Systematický</w:t>
      </w:r>
      <w:r w:rsidR="009969A3">
        <w:t xml:space="preserve"> přístup k návrhu tvorbu VP poskytuje </w:t>
      </w:r>
      <w:r w:rsidR="00054069" w:rsidRPr="001F6849">
        <w:fldChar w:fldCharType="begin"/>
      </w:r>
      <w:r w:rsidR="00577ECD">
        <w:instrText xml:space="preserve"> ADDIN ZOTERO_ITEM CSL_CITATION {"citationID":"poENDQvc","properties":{"formattedCitation":"(Coltekin et al. 2020)","plainCitation":"(Coltekin et al. 2020)","noteIndex":0},"citationItems":[{"id":"odUPWe7S/RIBQfkU1","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770AC16F"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3D považováno za vhodné, jelikož </w:t>
      </w:r>
      <w:r w:rsidR="00524D61" w:rsidRPr="00524D61">
        <w:t>poskytuje lidsky rozpoznatelnou kvalitu</w:t>
      </w:r>
      <w:r w:rsidR="00524D61">
        <w:t xml:space="preserve">. </w:t>
      </w:r>
      <w:r w:rsidR="00524D61">
        <w:fldChar w:fldCharType="begin"/>
      </w:r>
      <w:r w:rsidR="00577ECD">
        <w:instrText xml:space="preserve"> ADDIN ZOTERO_ITEM CSL_CITATION {"citationID":"XY0xEnaz","properties":{"formattedCitation":"(Coltekin et al. 2020)","plainCitation":"(Coltekin et al. 2020)","noteIndex":0},"citationItems":[{"id":"odUPWe7S/RIBQfkU1","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7A02CD17"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577ECD">
        <w:instrText xml:space="preserve"> ADDIN ZOTERO_ITEM CSL_CITATION {"citationID":"Gv8e6N3n","properties":{"formattedCitation":"(Coltekin et al. 2020)","plainCitation":"(Coltekin et al. 2020)","noteIndex":0},"citationItems":[{"id":"odUPWe7S/RIBQfkU1","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577ECD">
        <w:instrText xml:space="preserve"> ADDIN ZOTERO_ITEM CSL_CITATION {"citationID":"iZCi7FE1","properties":{"formattedCitation":"(Coltekin et al. 2020)","plainCitation":"(Coltekin et al. 2020)","noteIndex":0},"citationItems":[{"id":"odUPWe7S/RIBQfkU1","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etapy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r w:rsidRPr="00E32349">
        <w:rPr>
          <w:i/>
          <w:iCs/>
          <w:u w:val="single"/>
        </w:rPr>
        <w:t>Status</w:t>
      </w:r>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o sobě přináší míru komplexity v podobě kompatibility mezi danými řešeními. Následující kapitola se snaží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2027A064" w14:textId="4364313D" w:rsidR="009E6B35" w:rsidRDefault="009E6B35" w:rsidP="009E6B35">
      <w:pPr>
        <w:pStyle w:val="Caption"/>
        <w:keepNext/>
      </w:pPr>
      <w:r>
        <w:t xml:space="preserve">Tab. </w:t>
      </w:r>
      <w:r>
        <w:fldChar w:fldCharType="begin"/>
      </w:r>
      <w:r>
        <w:instrText xml:space="preserve"> SEQ Tab. \* ARABIC </w:instrText>
      </w:r>
      <w:r>
        <w:fldChar w:fldCharType="separate"/>
      </w:r>
      <w:r w:rsidR="00F42436">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končí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554EB859" w:rsidR="00B17491" w:rsidRPr="00B17491" w:rsidRDefault="00C03453" w:rsidP="00463415">
      <w:pPr>
        <w:pStyle w:val="Caption"/>
      </w:pPr>
      <w:r>
        <w:t xml:space="preserve">Obr. </w:t>
      </w:r>
      <w:r>
        <w:fldChar w:fldCharType="begin"/>
      </w:r>
      <w:r>
        <w:instrText xml:space="preserve"> SEQ Obr. \* ARABIC </w:instrText>
      </w:r>
      <w:r>
        <w:fldChar w:fldCharType="separate"/>
      </w:r>
      <w:r w:rsidR="00FC43EB">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3FE3598C" w:rsidR="00C03453" w:rsidRDefault="00C03453" w:rsidP="00C03453">
      <w:pPr>
        <w:pStyle w:val="Caption"/>
      </w:pPr>
      <w:r>
        <w:t xml:space="preserve">Obr. </w:t>
      </w:r>
      <w:r>
        <w:fldChar w:fldCharType="begin"/>
      </w:r>
      <w:r>
        <w:instrText xml:space="preserve"> SEQ Obr. \* ARABIC </w:instrText>
      </w:r>
      <w:r>
        <w:fldChar w:fldCharType="separate"/>
      </w:r>
      <w:r w:rsidR="00FC43EB">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r w:rsidR="00F54BF2">
        <w:t>samostatný</w:t>
      </w:r>
      <w:r w:rsidR="00077121">
        <w:t xml:space="preserve"> .</w:t>
      </w:r>
      <w:proofErr w:type="spellStart"/>
      <w:r w:rsidR="00077121">
        <w:t>dae</w:t>
      </w:r>
      <w:proofErr w:type="spell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každopádně umožňuje značnou podporu kompatibility mezi GIS a 3D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5213AD04" w:rsidR="0027655C" w:rsidRDefault="0027655C" w:rsidP="0027655C">
      <w:pPr>
        <w:pStyle w:val="Caption"/>
      </w:pPr>
      <w:r>
        <w:t xml:space="preserve">Obr. </w:t>
      </w:r>
      <w:r>
        <w:fldChar w:fldCharType="begin"/>
      </w:r>
      <w:r>
        <w:instrText xml:space="preserve"> SEQ Obr. \* ARABIC </w:instrText>
      </w:r>
      <w:r>
        <w:fldChar w:fldCharType="separate"/>
      </w:r>
      <w:r w:rsidR="00FC43EB">
        <w:rPr>
          <w:noProof/>
        </w:rPr>
        <w:t>33</w:t>
      </w:r>
      <w:r>
        <w:fldChar w:fldCharType="end"/>
      </w:r>
      <w:r>
        <w:t xml:space="preserve"> Problematické aspekty 3D modelu Brna ve vztahu </w:t>
      </w:r>
      <w:r w:rsidR="00B17491">
        <w:t xml:space="preserve">k </w:t>
      </w:r>
      <w:r>
        <w:t>3D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DMR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619E8EC7"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FC43EB">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FCA0DE5" w:rsidR="00483216" w:rsidRPr="00483216" w:rsidRDefault="00424AE4" w:rsidP="00483216">
      <w:pPr>
        <w:pStyle w:val="Caption"/>
      </w:pPr>
      <w:r>
        <w:t xml:space="preserve">Obr. </w:t>
      </w:r>
      <w:r>
        <w:fldChar w:fldCharType="begin"/>
      </w:r>
      <w:r>
        <w:instrText xml:space="preserve"> SEQ Obr. \* ARABIC </w:instrText>
      </w:r>
      <w:r>
        <w:fldChar w:fldCharType="separate"/>
      </w:r>
      <w:r w:rsidR="00FC43EB">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3D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r w:rsidR="0043222E">
        <w:t>Blender</w:t>
      </w:r>
      <w:proofErr w:type="spell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r w:rsidRPr="000A446F">
        <w:rPr>
          <w:i/>
          <w:iCs/>
        </w:rPr>
        <w:t>_</w:t>
      </w:r>
      <w:r w:rsidRPr="000A446F">
        <w:rPr>
          <w:i/>
          <w:iCs/>
          <w:lang w:val="en-US"/>
        </w:rPr>
        <w:t>{</w:t>
      </w:r>
      <w:proofErr w:type="spellStart"/>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3A96E071"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FC43EB">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25A8D489"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FC43EB">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3D dat, která je pro následné využití ve VP klíčová. Ačkoliv CE poskytuje možnosti optimalizace, bylo zjištěno, že tyto nástroje neřeší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jakožto .</w:t>
      </w:r>
      <w:proofErr w:type="spellStart"/>
      <w:r>
        <w:t>glb</w:t>
      </w:r>
      <w:proofErr w:type="spell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1CDEF4B8" w:rsidR="00296350" w:rsidRDefault="001C771D" w:rsidP="00986595">
      <w:pPr>
        <w:pStyle w:val="Caption"/>
      </w:pPr>
      <w:r>
        <w:t xml:space="preserve">Obr. </w:t>
      </w:r>
      <w:r>
        <w:fldChar w:fldCharType="begin"/>
      </w:r>
      <w:r>
        <w:instrText xml:space="preserve"> SEQ Obr. \* ARABIC </w:instrText>
      </w:r>
      <w:r>
        <w:fldChar w:fldCharType="separate"/>
      </w:r>
      <w:r w:rsidR="00FC43EB">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375E67">
      <w:pPr>
        <w:pStyle w:val="Caption"/>
        <w:keepNext/>
      </w:pPr>
      <w:r>
        <w:t xml:space="preserve">Tab. </w:t>
      </w:r>
      <w:r>
        <w:fldChar w:fldCharType="begin"/>
      </w:r>
      <w:r>
        <w:instrText xml:space="preserve"> SEQ Tab. \* ARABIC </w:instrText>
      </w:r>
      <w:r>
        <w:fldChar w:fldCharType="separate"/>
      </w:r>
      <w:r w:rsidR="00F42436">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E4543D">
      <w:pPr>
        <w:pStyle w:val="Caption"/>
        <w:keepNext/>
      </w:pPr>
      <w:r>
        <w:t xml:space="preserve">Tab. </w:t>
      </w:r>
      <w:r>
        <w:fldChar w:fldCharType="begin"/>
      </w:r>
      <w:r>
        <w:instrText xml:space="preserve"> SEQ Tab. \* ARABIC </w:instrText>
      </w:r>
      <w:r>
        <w:fldChar w:fldCharType="separate"/>
      </w:r>
      <w:r w:rsidR="00F42436">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ňuje plynulý pohyb 3D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míří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14CE61A8" w:rsidR="003150D4" w:rsidRPr="003150D4" w:rsidRDefault="00B908FF" w:rsidP="003150D4">
      <w:pPr>
        <w:pStyle w:val="Caption"/>
      </w:pPr>
      <w:r>
        <w:t xml:space="preserve">Obr. </w:t>
      </w:r>
      <w:r>
        <w:fldChar w:fldCharType="begin"/>
      </w:r>
      <w:r>
        <w:instrText xml:space="preserve"> SEQ Obr. \* ARABIC </w:instrText>
      </w:r>
      <w:r>
        <w:fldChar w:fldCharType="separate"/>
      </w:r>
      <w:r w:rsidR="00FC43EB">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21284F">
      <w:pPr>
        <w:pStyle w:val="Caption"/>
        <w:keepNext/>
      </w:pPr>
      <w:r>
        <w:t xml:space="preserve">Tab. </w:t>
      </w:r>
      <w:r>
        <w:fldChar w:fldCharType="begin"/>
      </w:r>
      <w:r>
        <w:instrText xml:space="preserve"> SEQ Tab. \* ARABIC </w:instrText>
      </w:r>
      <w:r>
        <w:fldChar w:fldCharType="separate"/>
      </w:r>
      <w:r w:rsidR="00F42436">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159B2C23" w:rsidR="0021284F" w:rsidRPr="00E705D5" w:rsidRDefault="001C467F" w:rsidP="00D346B3">
      <w:pPr>
        <w:pStyle w:val="Caption"/>
        <w:rPr>
          <w:b w:val="0"/>
        </w:rPr>
      </w:pPr>
      <w:r>
        <w:t xml:space="preserve">Obr. </w:t>
      </w:r>
      <w:r>
        <w:fldChar w:fldCharType="begin"/>
      </w:r>
      <w:r>
        <w:instrText xml:space="preserve"> SEQ Obr. \* ARABIC </w:instrText>
      </w:r>
      <w:r>
        <w:fldChar w:fldCharType="separate"/>
      </w:r>
      <w:r w:rsidR="00FC43EB">
        <w:rPr>
          <w:noProof/>
        </w:rPr>
        <w:t>40</w:t>
      </w:r>
      <w:r>
        <w:fldChar w:fldCharType="end"/>
      </w:r>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2F309C">
      <w:pPr>
        <w:pStyle w:val="Caption"/>
        <w:keepNext/>
      </w:pPr>
      <w:r>
        <w:t xml:space="preserve">Tab. </w:t>
      </w:r>
      <w:r>
        <w:fldChar w:fldCharType="begin"/>
      </w:r>
      <w:r>
        <w:instrText xml:space="preserve"> SEQ Tab. \* ARABIC </w:instrText>
      </w:r>
      <w:r>
        <w:fldChar w:fldCharType="separate"/>
      </w:r>
      <w:r w:rsidR="00F42436">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BB2F05" w:rsidR="00B509FB" w:rsidRDefault="002F309C" w:rsidP="002F309C">
      <w:pPr>
        <w:pStyle w:val="Caption"/>
      </w:pPr>
      <w:r>
        <w:t xml:space="preserve">Obr. </w:t>
      </w:r>
      <w:r>
        <w:fldChar w:fldCharType="begin"/>
      </w:r>
      <w:r>
        <w:instrText xml:space="preserve"> SEQ Obr. \* ARABIC </w:instrText>
      </w:r>
      <w:r>
        <w:fldChar w:fldCharType="separate"/>
      </w:r>
      <w:r w:rsidR="00FC43EB">
        <w:rPr>
          <w:noProof/>
        </w:rPr>
        <w:t>41</w:t>
      </w:r>
      <w: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D1257F">
      <w:pPr>
        <w:pStyle w:val="Caption"/>
        <w:keepNext/>
      </w:pPr>
      <w:r>
        <w:t xml:space="preserve">Tab. </w:t>
      </w:r>
      <w:r>
        <w:fldChar w:fldCharType="begin"/>
      </w:r>
      <w:r>
        <w:instrText xml:space="preserve"> SEQ Tab. \* ARABIC </w:instrText>
      </w:r>
      <w:r>
        <w:fldChar w:fldCharType="separate"/>
      </w:r>
      <w:r w:rsidR="00F42436">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208C33FD" w:rsidR="00D1257F" w:rsidRDefault="00D1257F" w:rsidP="00D1257F">
      <w:pPr>
        <w:pStyle w:val="Caption"/>
      </w:pPr>
      <w:r>
        <w:t xml:space="preserve">Obr. </w:t>
      </w:r>
      <w:r>
        <w:fldChar w:fldCharType="begin"/>
      </w:r>
      <w:r>
        <w:instrText xml:space="preserve"> SEQ Obr. \* ARABIC </w:instrText>
      </w:r>
      <w:r>
        <w:fldChar w:fldCharType="separate"/>
      </w:r>
      <w:r w:rsidR="00FC43EB">
        <w:rPr>
          <w:noProof/>
        </w:rPr>
        <w:t>42</w:t>
      </w:r>
      <w:r>
        <w:fldChar w:fldCharType="end"/>
      </w:r>
      <w:r>
        <w:t xml:space="preserve"> Vizualizace č. 3</w:t>
      </w:r>
    </w:p>
    <w:p w14:paraId="2AEAEF7E" w14:textId="6AC9A631" w:rsidR="00D1257F" w:rsidRDefault="00D1257F" w:rsidP="00D1257F">
      <w:r>
        <w:rPr>
          <w:b/>
          <w:bCs/>
        </w:rPr>
        <w:t>C</w:t>
      </w:r>
      <w:r w:rsidRPr="00E705D5">
        <w:rPr>
          <w:b/>
          <w:bCs/>
        </w:rPr>
        <w:t>.</w:t>
      </w:r>
      <w:r w:rsidR="003150D4">
        <w:rPr>
          <w:b/>
          <w:bCs/>
        </w:rPr>
        <w:t xml:space="preserve">B </w:t>
      </w:r>
      <w:r w:rsidR="003150D4">
        <w:t xml:space="preserve">– V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375E67">
      <w:pPr>
        <w:pStyle w:val="Caption"/>
        <w:keepNext/>
      </w:pPr>
      <w:r>
        <w:t xml:space="preserve">Tab. </w:t>
      </w:r>
      <w:r>
        <w:fldChar w:fldCharType="begin"/>
      </w:r>
      <w:r>
        <w:instrText xml:space="preserve"> SEQ Tab. \* ARABIC </w:instrText>
      </w:r>
      <w:r>
        <w:fldChar w:fldCharType="separate"/>
      </w:r>
      <w:r w:rsidR="00F42436">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Z tohoto důvodu byly vytvořeny vlastní CI instrukce ve formátu .</w:t>
      </w:r>
      <w:proofErr w:type="spellStart"/>
      <w:r>
        <w:t>yml</w:t>
      </w:r>
      <w:proofErr w:type="spell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2656D4">
      <w:pPr>
        <w:pStyle w:val="Heading1"/>
        <w:rPr>
          <w:lang w:val="cs-CZ"/>
        </w:rPr>
      </w:pPr>
      <w:r w:rsidRPr="001F6849">
        <w:rPr>
          <w:lang w:val="cs-CZ"/>
        </w:rPr>
        <w:lastRenderedPageBreak/>
        <w:t>U</w:t>
      </w:r>
      <w:r w:rsidR="00A479E6" w:rsidRPr="001F6849">
        <w:rPr>
          <w:lang w:val="cs-CZ"/>
        </w:rPr>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snaží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13365C6F"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3B24C301"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205CD836" w:rsidR="00865BF4" w:rsidRDefault="00C65FFB" w:rsidP="00C65FFB">
      <w:pPr>
        <w:pStyle w:val="Caption"/>
        <w:rPr>
          <w:noProof/>
        </w:rPr>
      </w:pPr>
      <w:r>
        <w:t xml:space="preserve">Obr. </w:t>
      </w:r>
      <w:r>
        <w:fldChar w:fldCharType="begin"/>
      </w:r>
      <w:r>
        <w:instrText xml:space="preserve"> SEQ Obr. \* ARABIC </w:instrText>
      </w:r>
      <w:r>
        <w:fldChar w:fldCharType="separate"/>
      </w:r>
      <w:r w:rsidR="00FC43EB">
        <w:rPr>
          <w:noProof/>
        </w:rPr>
        <w:t>43</w:t>
      </w:r>
      <w: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4172967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8E3493">
        <w:t xml:space="preserve"> </w:t>
      </w:r>
      <w:r w:rsidR="008E3493" w:rsidRPr="008E3493">
        <w:rPr>
          <w:highlight w:val="yellow"/>
        </w:rPr>
        <w:t xml:space="preserve">viz. </w:t>
      </w:r>
      <w:proofErr w:type="spellStart"/>
      <w:r w:rsidR="008E3493" w:rsidRPr="008E3493">
        <w:rPr>
          <w:highlight w:val="yellow"/>
        </w:rPr>
        <w:t>Tab</w:t>
      </w:r>
      <w:proofErr w:type="spellEnd"/>
      <w:r w:rsidR="008E3493" w:rsidRPr="008E3493">
        <w:rPr>
          <w:highlight w:val="yellow"/>
        </w:rPr>
        <w:t xml:space="preserve"> X</w:t>
      </w:r>
      <w:r w:rsidR="00577ECD">
        <w:t>.</w:t>
      </w:r>
      <w:r w:rsidR="00D346B3">
        <w:t xml:space="preserve"> Vyhotovení úkolů bylo zapisováno koordinátorem. Zároveň byl měřen čas splnění úkolu</w:t>
      </w:r>
      <w:r w:rsidR="00405A83">
        <w:t xml:space="preserve">. Při vstupu do VP byl respondent požádán o vypracování </w:t>
      </w:r>
      <w:proofErr w:type="spellStart"/>
      <w:r w:rsidR="00405A83">
        <w:t>zácvičné</w:t>
      </w:r>
      <w:proofErr w:type="spellEnd"/>
      <w:r w:rsidR="00405A83">
        <w:t xml:space="preserve">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w:t>
      </w:r>
      <w:proofErr w:type="spellStart"/>
      <w:r w:rsidR="00736D5A">
        <w:t>zácvičné</w:t>
      </w:r>
      <w:proofErr w:type="spellEnd"/>
      <w:r w:rsidR="00736D5A">
        <w:t xml:space="preserve"> úlohy, popř. i koordinátorem. </w:t>
      </w:r>
    </w:p>
    <w:p w14:paraId="42DBC703" w14:textId="728C6394" w:rsidR="00F42436" w:rsidRDefault="00F42436" w:rsidP="00F42436">
      <w:pPr>
        <w:pStyle w:val="Caption"/>
        <w:keepNext/>
      </w:pPr>
      <w:r>
        <w:t xml:space="preserve">Tab. </w:t>
      </w:r>
      <w:r>
        <w:fldChar w:fldCharType="begin"/>
      </w:r>
      <w:r>
        <w:instrText xml:space="preserve"> SEQ Tab. \* ARABIC </w:instrText>
      </w:r>
      <w:r>
        <w:fldChar w:fldCharType="separate"/>
      </w:r>
      <w:r>
        <w:rPr>
          <w:noProof/>
        </w:rPr>
        <w:t>15</w:t>
      </w:r>
      <w: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3D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5A5920C" w:rsidR="008D37F0" w:rsidRPr="008D37F0" w:rsidRDefault="00E134FA" w:rsidP="00E134FA">
      <w:pPr>
        <w:pStyle w:val="Caption"/>
      </w:pPr>
      <w:r>
        <w:t xml:space="preserve">Obr. </w:t>
      </w:r>
      <w:r>
        <w:fldChar w:fldCharType="begin"/>
      </w:r>
      <w:r>
        <w:instrText xml:space="preserve"> SEQ Obr. \* ARABIC </w:instrText>
      </w:r>
      <w:r>
        <w:fldChar w:fldCharType="separate"/>
      </w:r>
      <w:r w:rsidR="00FC43EB">
        <w:rPr>
          <w:noProof/>
        </w:rPr>
        <w:t>44</w:t>
      </w:r>
      <w:r>
        <w:fldChar w:fldCharType="end"/>
      </w:r>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20F77CDD"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šetření byly analyzovány graficky. </w:t>
      </w:r>
      <w:r w:rsidR="00405A83">
        <w:rPr>
          <w:lang w:eastAsia="cs-CZ"/>
        </w:rPr>
        <w:t xml:space="preserve">Podrobnější statistické zpracování nebylo provedeno z hlediska, že se jedná o nízký počet respondentů. </w:t>
      </w:r>
    </w:p>
    <w:p w14:paraId="69855BE6" w14:textId="77777777" w:rsidR="00405A83" w:rsidRPr="00405A83" w:rsidRDefault="00405A83" w:rsidP="00405A83">
      <w:pPr>
        <w:pStyle w:val="Normlnprvnodsazen"/>
      </w:pPr>
    </w:p>
    <w:p w14:paraId="7B918BD5" w14:textId="49E2B139" w:rsidR="00454A80" w:rsidRDefault="00454A80" w:rsidP="00454A80">
      <w:r>
        <w:rPr>
          <w:noProof/>
        </w:rPr>
        <w:lastRenderedPageBreak/>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645D7793" w:rsidR="008E3493" w:rsidRDefault="00454A80" w:rsidP="00454A80">
      <w:pPr>
        <w:pStyle w:val="Caption"/>
      </w:pPr>
      <w:r>
        <w:t xml:space="preserve">Obr. </w:t>
      </w:r>
      <w:r>
        <w:fldChar w:fldCharType="begin"/>
      </w:r>
      <w:r>
        <w:instrText xml:space="preserve"> SEQ Obr. \* ARABIC </w:instrText>
      </w:r>
      <w:r>
        <w:fldChar w:fldCharType="separate"/>
      </w:r>
      <w:r>
        <w:rPr>
          <w:noProof/>
        </w:rPr>
        <w:t>45</w:t>
      </w:r>
      <w:r>
        <w:fldChar w:fldCharType="end"/>
      </w:r>
      <w:r w:rsidRPr="001B3D7B">
        <w:t xml:space="preserve"> </w:t>
      </w:r>
      <w:r>
        <w:t>Výsledky dotazníkového šetření – sekce Identifikace</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3D dat je zkušenost méně extrémní, ačkoliv stále vysoká. Právě predispozice práce s prostorovými daty a zkušeností s 3D je pravděpodobně značně vyšší nežli v obecné populaci. Z hlediska hodnocení dalších výstupu to není </w:t>
      </w:r>
      <w:r w:rsidR="00454A80">
        <w:t>nevhodné, jelikož samotná aplikace míří na specialisty více nežli na obecnou populaci.</w:t>
      </w:r>
    </w:p>
    <w:p w14:paraId="00DCAE09" w14:textId="7B23C28D" w:rsidR="00454A80" w:rsidRPr="007929CD" w:rsidRDefault="00454A80" w:rsidP="005427F0">
      <w:pPr>
        <w:pStyle w:val="Normlnprvnodsazen"/>
        <w:rPr>
          <w:lang w:val="en-US"/>
        </w:rPr>
      </w:pPr>
      <w:r>
        <w:t xml:space="preserve">V případě úkolu č. 1 je zahrnuta otázka o znalosti </w:t>
      </w:r>
      <w:r w:rsidR="007929CD">
        <w:t xml:space="preserve">území. Zde většina respondentů zná lokalitu velmi dobře. Zde je možné tvrdit, že vzhledem k typu úkolů nemá znalost oblasti vliv na správnost vypracování. Na základě </w:t>
      </w:r>
      <w:r w:rsidR="00405A83">
        <w:t>prezentovaných</w:t>
      </w:r>
      <w:r w:rsidR="007929CD">
        <w:t xml:space="preserve"> výsledků je možné tvrdit, že většina respondentů využila rozšířených možností interakce (interaktivní legenda, pohyb) při vypracování úkolů. </w:t>
      </w:r>
      <w:r w:rsidR="00405A83">
        <w:t>Při porovnání U1 a U2</w:t>
      </w:r>
      <w:r w:rsidR="00C86A43">
        <w:t xml:space="preserve"> / </w:t>
      </w:r>
      <w:r w:rsidR="00405A83">
        <w:t>U3</w:t>
      </w:r>
      <w:r w:rsidR="00C86A43">
        <w:t xml:space="preserve"> druhé dva</w:t>
      </w:r>
      <w:r w:rsidR="00405A83">
        <w:t xml:space="preserve"> vykazují vyšší zastoupení využití pohybu v rámci modelu. Tento fakt je možné připsat charakteru úkolů, který tuto interakci přímo vyžadoval, ale také skutečnosti, že uživatel se lépe naučil ovládání pohybu ve VP na rozdíl od U1. Tento fakt ukazuje na potřebu delší </w:t>
      </w:r>
      <w:proofErr w:type="spellStart"/>
      <w:r w:rsidR="00405A83">
        <w:t>zácvičné</w:t>
      </w:r>
      <w:proofErr w:type="spellEnd"/>
      <w:r w:rsidR="00405A83">
        <w:t xml:space="preserve"> úlohy, kdy si uživatel osvojí ovládání dané aplikace.</w:t>
      </w:r>
    </w:p>
    <w:p w14:paraId="44CAB53E" w14:textId="77777777" w:rsidR="00100A44" w:rsidRDefault="00100A44" w:rsidP="00100A44">
      <w:pPr>
        <w:keepNext/>
      </w:pPr>
      <w:r>
        <w:rPr>
          <w:noProof/>
          <w:lang w:val="en-US" w:eastAsia="cs-CZ"/>
        </w:rPr>
        <w:lastRenderedPageBreak/>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0F0B81C" w:rsidR="009D797E" w:rsidRDefault="00100A44" w:rsidP="00100A44">
      <w:pPr>
        <w:pStyle w:val="Caption"/>
      </w:pPr>
      <w:r>
        <w:t xml:space="preserve">Obr. </w:t>
      </w:r>
      <w:r>
        <w:fldChar w:fldCharType="begin"/>
      </w:r>
      <w:r>
        <w:instrText xml:space="preserve"> SEQ Obr. \* ARABIC </w:instrText>
      </w:r>
      <w:r>
        <w:fldChar w:fldCharType="separate"/>
      </w:r>
      <w:r w:rsidR="00FC43EB">
        <w:rPr>
          <w:noProof/>
        </w:rPr>
        <w:t>46</w:t>
      </w:r>
      <w:r>
        <w:fldChar w:fldCharType="end"/>
      </w:r>
      <w:r w:rsidR="001B3D7B" w:rsidRPr="001B3D7B">
        <w:t xml:space="preserve"> </w:t>
      </w:r>
      <w:r w:rsidR="001B3D7B">
        <w:t xml:space="preserve">Výsledky dotazníkového </w:t>
      </w:r>
      <w:r w:rsidR="00566DE2">
        <w:t>šetření – sekce</w:t>
      </w:r>
      <w:r>
        <w:t xml:space="preserve"> Úkol č. 1</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7F17D568" w:rsidR="00CD363B" w:rsidRPr="00CD363B" w:rsidRDefault="00CD363B" w:rsidP="009D2672">
      <w:pPr>
        <w:pStyle w:val="Caption"/>
        <w:rPr>
          <w:lang w:val="en-US"/>
        </w:rPr>
      </w:pPr>
      <w:r>
        <w:t xml:space="preserve">Obr. </w:t>
      </w:r>
      <w:r>
        <w:fldChar w:fldCharType="begin"/>
      </w:r>
      <w:r>
        <w:instrText xml:space="preserve"> SEQ Obr. \* ARABIC </w:instrText>
      </w:r>
      <w:r>
        <w:fldChar w:fldCharType="separate"/>
      </w:r>
      <w:r w:rsidR="00FC43EB">
        <w:rPr>
          <w:noProof/>
        </w:rPr>
        <w:t>47</w:t>
      </w:r>
      <w:r>
        <w:fldChar w:fldCharType="end"/>
      </w:r>
      <w:r>
        <w:t xml:space="preserve"> Správnost vyhotovení úkolu </w:t>
      </w:r>
      <w:r w:rsidRPr="005B187A">
        <w:t>č. 1</w:t>
      </w:r>
      <w:r>
        <w:t xml:space="preserve"> v závislosti na </w:t>
      </w:r>
      <w:r w:rsidR="00D346B3">
        <w:t>čase – vlevo</w:t>
      </w:r>
      <w:r>
        <w:t>.</w:t>
      </w:r>
      <w:r w:rsidR="00D346B3">
        <w:t xml:space="preserve"> Deskriptivní statistika výsledků - vpravo.</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56F26D76" w:rsidR="009D2672" w:rsidRDefault="00100A44" w:rsidP="009D2672">
      <w:pPr>
        <w:pStyle w:val="Caption"/>
      </w:pPr>
      <w:r>
        <w:t xml:space="preserve">Obr. </w:t>
      </w:r>
      <w:r>
        <w:fldChar w:fldCharType="begin"/>
      </w:r>
      <w:r>
        <w:instrText xml:space="preserve"> SEQ Obr. \* ARABIC </w:instrText>
      </w:r>
      <w:r>
        <w:fldChar w:fldCharType="separate"/>
      </w:r>
      <w:r w:rsidR="00FC43EB">
        <w:rPr>
          <w:noProof/>
        </w:rPr>
        <w:t>48</w:t>
      </w:r>
      <w:r>
        <w:fldChar w:fldCharType="end"/>
      </w:r>
      <w:r w:rsidR="001B3D7B" w:rsidRPr="001B3D7B">
        <w:t xml:space="preserve"> </w:t>
      </w:r>
      <w:r w:rsidR="001B3D7B">
        <w:t xml:space="preserve">Výsledky dotazníkového </w:t>
      </w:r>
      <w:r w:rsidR="009D2672">
        <w:t>šetření – sekce Úkol č. 2</w:t>
      </w:r>
    </w:p>
    <w:p w14:paraId="061F03A2" w14:textId="53B34599" w:rsidR="009D2672" w:rsidRDefault="00D346B3" w:rsidP="00D346B3">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7F58CA95" w:rsidR="00D346B3" w:rsidRDefault="009D2672" w:rsidP="009D2672">
      <w:pPr>
        <w:pStyle w:val="Caption"/>
      </w:pPr>
      <w:r>
        <w:t xml:space="preserve">Obr. </w:t>
      </w:r>
      <w:r>
        <w:fldChar w:fldCharType="begin"/>
      </w:r>
      <w:r>
        <w:instrText xml:space="preserve"> SEQ Obr. \* ARABIC </w:instrText>
      </w:r>
      <w:r>
        <w:fldChar w:fldCharType="separate"/>
      </w:r>
      <w:r w:rsidR="00FC43EB">
        <w:rPr>
          <w:noProof/>
        </w:rPr>
        <w:t>49</w:t>
      </w:r>
      <w:r>
        <w:fldChar w:fldCharType="end"/>
      </w:r>
      <w:r>
        <w:t xml:space="preserve"> Správnost vyhotovení úkolu </w:t>
      </w:r>
      <w:r w:rsidRPr="005B187A">
        <w:t xml:space="preserve">č. </w:t>
      </w:r>
      <w:r>
        <w:t>2 v závislosti na čase – vlevo. Deskriptivní statistika výsledků - vpravo.</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33B2429C" w:rsidR="00EB52DE" w:rsidRDefault="00100A44" w:rsidP="001B3D7B">
      <w:pPr>
        <w:pStyle w:val="Caption"/>
      </w:pPr>
      <w:r>
        <w:t xml:space="preserve">Obr. </w:t>
      </w:r>
      <w:r>
        <w:fldChar w:fldCharType="begin"/>
      </w:r>
      <w:r>
        <w:instrText xml:space="preserve"> SEQ Obr. \* ARABIC </w:instrText>
      </w:r>
      <w:r>
        <w:fldChar w:fldCharType="separate"/>
      </w:r>
      <w:r w:rsidR="00FC43EB">
        <w:rPr>
          <w:noProof/>
        </w:rPr>
        <w:t>50</w:t>
      </w:r>
      <w:r>
        <w:fldChar w:fldCharType="end"/>
      </w:r>
      <w:r>
        <w:t xml:space="preserve"> </w:t>
      </w:r>
      <w:r w:rsidR="001B3D7B">
        <w:t xml:space="preserve">Výsledky dotazníkového </w:t>
      </w:r>
      <w:r w:rsidR="00566DE2">
        <w:t>šetření – sekce</w:t>
      </w:r>
      <w:r w:rsidR="001B3D7B">
        <w:t xml:space="preserve"> </w:t>
      </w:r>
      <w:r>
        <w:t>Úkol č. 3</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4AFF388C" w:rsidR="00B63F02" w:rsidRPr="00FC43EB" w:rsidRDefault="009D2672" w:rsidP="00FC43EB">
      <w:pPr>
        <w:pStyle w:val="Caption"/>
      </w:pPr>
      <w:r>
        <w:t xml:space="preserve">Obr. </w:t>
      </w:r>
      <w:r>
        <w:fldChar w:fldCharType="begin"/>
      </w:r>
      <w:r>
        <w:instrText xml:space="preserve"> SEQ Obr. \* ARABIC </w:instrText>
      </w:r>
      <w:r>
        <w:fldChar w:fldCharType="separate"/>
      </w:r>
      <w:r w:rsidR="00FC43EB">
        <w:rPr>
          <w:noProof/>
        </w:rPr>
        <w:t>51</w:t>
      </w:r>
      <w:r>
        <w:fldChar w:fldCharType="end"/>
      </w:r>
      <w:r>
        <w:t xml:space="preserve"> Rychlost vyhotovení úkolu </w:t>
      </w:r>
      <w:r w:rsidRPr="005B187A">
        <w:t>č.</w:t>
      </w:r>
      <w:r>
        <w:t xml:space="preserve"> 3 – vlevo. Deskriptivní statistika </w:t>
      </w:r>
      <w:r w:rsidR="000667DF">
        <w:t>časů vyhotovení úkolů, barevně rozděleno dle úkolů – vpravo</w:t>
      </w:r>
      <w:r>
        <w:t>.</w:t>
      </w:r>
    </w:p>
    <w:p w14:paraId="76447EF1" w14:textId="54C26D1B" w:rsidR="001B3D7B" w:rsidRDefault="00FC43EB" w:rsidP="001B3D7B">
      <w:pPr>
        <w:pStyle w:val="Normlnprvnodsazen"/>
        <w:keepNext/>
        <w:ind w:firstLine="0"/>
      </w:pPr>
      <w:r>
        <w:rPr>
          <w:noProof/>
        </w:rPr>
        <w:drawing>
          <wp:inline distT="0" distB="0" distL="0" distR="0" wp14:anchorId="41E08E4F" wp14:editId="393BF7F4">
            <wp:extent cx="5579745" cy="1887220"/>
            <wp:effectExtent l="0" t="0" r="1905" b="0"/>
            <wp:docPr id="140811439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14390" name="Picture 15" descr="A screenshot of a computer&#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579745" cy="1887220"/>
                    </a:xfrm>
                    <a:prstGeom prst="rect">
                      <a:avLst/>
                    </a:prstGeom>
                  </pic:spPr>
                </pic:pic>
              </a:graphicData>
            </a:graphic>
          </wp:inline>
        </w:drawing>
      </w:r>
    </w:p>
    <w:p w14:paraId="266178D4" w14:textId="046C978D" w:rsidR="00F15E23" w:rsidRPr="00CD363B" w:rsidRDefault="001B3D7B" w:rsidP="00F15E23">
      <w:pPr>
        <w:pStyle w:val="Caption"/>
      </w:pPr>
      <w:r>
        <w:t xml:space="preserve">Obr. </w:t>
      </w:r>
      <w:r>
        <w:fldChar w:fldCharType="begin"/>
      </w:r>
      <w:r>
        <w:instrText xml:space="preserve"> SEQ Obr. \* ARABIC </w:instrText>
      </w:r>
      <w:r>
        <w:fldChar w:fldCharType="separate"/>
      </w:r>
      <w:r w:rsidR="00FC43EB">
        <w:rPr>
          <w:noProof/>
        </w:rPr>
        <w:t>52</w:t>
      </w:r>
      <w:r>
        <w:fldChar w:fldCharType="end"/>
      </w:r>
      <w:r>
        <w:t xml:space="preserve"> Výsledky dotazníkového </w:t>
      </w:r>
      <w:r w:rsidR="00F15E23">
        <w:t>šetření – sekce</w:t>
      </w:r>
      <w:r>
        <w:t xml:space="preserve"> Ovládání</w:t>
      </w:r>
      <w:r w:rsidR="00F46794">
        <w:rPr>
          <w:lang w:val="en-US"/>
        </w:rPr>
        <w:tab/>
      </w:r>
    </w:p>
    <w:p w14:paraId="10BED68F" w14:textId="77777777" w:rsidR="00FC43EB" w:rsidRDefault="00FC43EB" w:rsidP="008D37F0">
      <w:pPr>
        <w:rPr>
          <w:b/>
          <w:bCs/>
        </w:rPr>
      </w:pPr>
    </w:p>
    <w:p w14:paraId="7841FB72" w14:textId="3C292009" w:rsidR="008D37F0" w:rsidRPr="008D37F0" w:rsidRDefault="001B3D7B" w:rsidP="008D37F0">
      <w:pPr>
        <w:rPr>
          <w:b/>
          <w:bCs/>
        </w:rPr>
      </w:pPr>
      <w:r w:rsidRPr="001B3D7B">
        <w:rPr>
          <w:b/>
          <w:bCs/>
        </w:rPr>
        <w:lastRenderedPageBreak/>
        <w:t>Jak obecně vidíte potenciál VR v praxi?</w:t>
      </w:r>
      <w:r w:rsidR="008D37F0">
        <w:rPr>
          <w:b/>
          <w:bCs/>
        </w:rPr>
        <w:t xml:space="preserve"> </w:t>
      </w:r>
    </w:p>
    <w:p w14:paraId="73D3336D" w14:textId="5D12872A" w:rsidR="001B3D7B" w:rsidRDefault="001B3D7B" w:rsidP="001B3D7B">
      <w:pPr>
        <w:pStyle w:val="Normlnprvnodsazen"/>
        <w:ind w:firstLine="0"/>
        <w:rPr>
          <w:lang w:eastAsia="en-US"/>
        </w:rPr>
      </w:pPr>
      <w:r w:rsidRPr="001B3D7B">
        <w:rPr>
          <w:lang w:eastAsia="en-US"/>
        </w:rPr>
        <w:t>V řadě otázek se opakovala stejná témata. Většina účastníků vyjádřila mírně až výrazně pozitivní sentiment k vývoji využití VR v</w:t>
      </w:r>
      <w:r w:rsidR="008D37F0">
        <w:rPr>
          <w:lang w:eastAsia="en-US"/>
        </w:rPr>
        <w:t> </w:t>
      </w:r>
      <w:r w:rsidRPr="001B3D7B">
        <w:rPr>
          <w:lang w:eastAsia="en-US"/>
        </w:rPr>
        <w:t>praxi</w:t>
      </w:r>
      <w:r w:rsidR="008D37F0">
        <w:rPr>
          <w:lang w:eastAsia="en-US"/>
        </w:rPr>
        <w:t xml:space="preserve"> a budoucnosti vývoje této </w:t>
      </w:r>
      <w:r w:rsidR="00F15E23">
        <w:rPr>
          <w:lang w:eastAsia="en-US"/>
        </w:rPr>
        <w:t>technologie,</w:t>
      </w:r>
      <w:r w:rsidR="008D37F0">
        <w:rPr>
          <w:lang w:eastAsia="en-US"/>
        </w:rPr>
        <w:t xml:space="preserv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w:t>
      </w:r>
      <w:r w:rsidR="008D37F0">
        <w:rPr>
          <w:lang w:eastAsia="en-US"/>
        </w:rPr>
        <w:t>území,</w:t>
      </w:r>
      <w:r>
        <w:rPr>
          <w:lang w:eastAsia="en-US"/>
        </w:rPr>
        <w:t xml:space="preserve"> popř. architektonických projektů. </w:t>
      </w:r>
      <w:r w:rsidR="008D37F0">
        <w:rPr>
          <w:lang w:eastAsia="en-US"/>
        </w:rPr>
        <w:t xml:space="preserve">Vícekrát byla zmíněna využitelnost VR v případě, že aplikace umožňuje kolaborativní prostředí. </w:t>
      </w:r>
    </w:p>
    <w:p w14:paraId="5FBB74CB" w14:textId="014A4349" w:rsidR="008D37F0" w:rsidRPr="008D37F0" w:rsidRDefault="008D37F0" w:rsidP="00F15E23">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w:t>
      </w:r>
      <w:r w:rsidR="00F15E23">
        <w:t>případě</w:t>
      </w:r>
      <w:r>
        <w:t xml:space="preserve"> extrémní krátkozrakosti byla aplikace bez asistence koordinátora nepoužitelná, jelikož nebylo možné přečíst instrukce v rámci aplikace.</w:t>
      </w: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2656D4">
      <w:pPr>
        <w:pStyle w:val="Heading1"/>
        <w:rPr>
          <w:lang w:val="cs-CZ"/>
        </w:rPr>
      </w:pPr>
      <w:r w:rsidRPr="001F6849">
        <w:rPr>
          <w:lang w:val="cs-CZ"/>
        </w:rPr>
        <w:lastRenderedPageBreak/>
        <w:t>DISKUZE</w:t>
      </w:r>
    </w:p>
    <w:p w14:paraId="698A61B6" w14:textId="77777777" w:rsidR="00454A80" w:rsidRPr="00454A80" w:rsidRDefault="00454A80" w:rsidP="00454A80">
      <w:pPr>
        <w:pStyle w:val="Normlnprvnodsazen"/>
      </w:pP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562E7751" w:rsid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r>
        <w:rPr>
          <w:lang w:val="en-US"/>
        </w:rPr>
        <w:t>úkolů</w:t>
      </w:r>
      <w:proofErr w:type="spellEnd"/>
    </w:p>
    <w:p w14:paraId="6D8A7248" w14:textId="133761DC" w:rsidR="00454A80" w:rsidRDefault="00454A80" w:rsidP="009D797E">
      <w:pPr>
        <w:pStyle w:val="Normlnprvnodsazen"/>
        <w:numPr>
          <w:ilvl w:val="0"/>
          <w:numId w:val="26"/>
        </w:numPr>
        <w:rPr>
          <w:lang w:val="en-US"/>
        </w:rPr>
      </w:pPr>
      <w:proofErr w:type="spellStart"/>
      <w:r>
        <w:rPr>
          <w:lang w:val="en-US"/>
        </w:rPr>
        <w:t>Lépe</w:t>
      </w:r>
      <w:proofErr w:type="spellEnd"/>
      <w:r>
        <w:rPr>
          <w:lang w:val="en-US"/>
        </w:rPr>
        <w:t xml:space="preserve"> </w:t>
      </w:r>
      <w:proofErr w:type="spellStart"/>
      <w:r>
        <w:rPr>
          <w:lang w:val="en-US"/>
        </w:rPr>
        <w:t>specifikovat</w:t>
      </w:r>
      <w:proofErr w:type="spellEnd"/>
      <w:r>
        <w:rPr>
          <w:lang w:val="en-US"/>
        </w:rPr>
        <w:t xml:space="preserve"> </w:t>
      </w:r>
      <w:proofErr w:type="spellStart"/>
      <w:r>
        <w:rPr>
          <w:lang w:val="en-US"/>
        </w:rPr>
        <w:t>úkoly</w:t>
      </w:r>
      <w:proofErr w:type="spellEnd"/>
    </w:p>
    <w:p w14:paraId="1C32CB73" w14:textId="2B8DAF5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monitorování</w:t>
      </w:r>
      <w:proofErr w:type="spellEnd"/>
    </w:p>
    <w:p w14:paraId="29388D02" w14:textId="3842C11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dotazník</w:t>
      </w:r>
      <w:proofErr w:type="spellEnd"/>
      <w:r>
        <w:rPr>
          <w:lang w:val="en-US"/>
        </w:rPr>
        <w:t xml:space="preserve"> – </w:t>
      </w:r>
      <w:proofErr w:type="spellStart"/>
      <w:r>
        <w:rPr>
          <w:lang w:val="en-US"/>
        </w:rPr>
        <w:t>identifikovat</w:t>
      </w:r>
      <w:proofErr w:type="spellEnd"/>
      <w:r>
        <w:rPr>
          <w:lang w:val="en-US"/>
        </w:rPr>
        <w:t xml:space="preserve"> </w:t>
      </w:r>
      <w:proofErr w:type="spellStart"/>
      <w:r>
        <w:rPr>
          <w:lang w:val="en-US"/>
        </w:rPr>
        <w:t>interakci</w:t>
      </w:r>
      <w:proofErr w:type="spellEnd"/>
      <w:r>
        <w:rPr>
          <w:lang w:val="en-US"/>
        </w:rPr>
        <w:t xml:space="preserve"> a </w:t>
      </w:r>
      <w:proofErr w:type="spellStart"/>
      <w:r>
        <w:rPr>
          <w:lang w:val="en-US"/>
        </w:rPr>
        <w:t>pohyb</w:t>
      </w:r>
      <w:proofErr w:type="spellEnd"/>
      <w:r>
        <w:rPr>
          <w:lang w:val="en-US"/>
        </w:rPr>
        <w:t xml:space="preserve">. </w:t>
      </w:r>
    </w:p>
    <w:p w14:paraId="14EC8A2E" w14:textId="74FACC58" w:rsidR="00405A83" w:rsidRDefault="00405A83" w:rsidP="009D797E">
      <w:pPr>
        <w:pStyle w:val="Normlnprvnodsazen"/>
        <w:numPr>
          <w:ilvl w:val="0"/>
          <w:numId w:val="26"/>
        </w:numPr>
        <w:rPr>
          <w:lang w:val="en-US"/>
        </w:rPr>
      </w:pPr>
      <w:r>
        <w:rPr>
          <w:lang w:val="en-US"/>
        </w:rPr>
        <w:t xml:space="preserve">User logging – </w:t>
      </w:r>
      <w:proofErr w:type="spellStart"/>
      <w:r>
        <w:rPr>
          <w:lang w:val="en-US"/>
        </w:rPr>
        <w:t>má</w:t>
      </w:r>
      <w:proofErr w:type="spellEnd"/>
      <w:r>
        <w:rPr>
          <w:lang w:val="en-US"/>
        </w:rPr>
        <w:t xml:space="preserve"> </w:t>
      </w:r>
      <w:proofErr w:type="spellStart"/>
      <w:r>
        <w:rPr>
          <w:lang w:val="en-US"/>
        </w:rPr>
        <w:t>interakce</w:t>
      </w:r>
      <w:proofErr w:type="spellEnd"/>
      <w:r>
        <w:rPr>
          <w:lang w:val="en-US"/>
        </w:rPr>
        <w:t xml:space="preserve"> </w:t>
      </w:r>
      <w:proofErr w:type="spellStart"/>
      <w:r>
        <w:rPr>
          <w:lang w:val="en-US"/>
        </w:rPr>
        <w:t>vliv</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správnost</w:t>
      </w:r>
      <w:proofErr w:type="spellEnd"/>
      <w:r>
        <w:rPr>
          <w:lang w:val="en-US"/>
        </w:rPr>
        <w:t xml:space="preserve"> </w:t>
      </w:r>
      <w:proofErr w:type="spellStart"/>
      <w:r>
        <w:rPr>
          <w:lang w:val="en-US"/>
        </w:rPr>
        <w:t>vyhotovení</w:t>
      </w:r>
      <w:proofErr w:type="spellEnd"/>
      <w:r>
        <w:rPr>
          <w:lang w:val="en-US"/>
        </w:rPr>
        <w:t>?</w:t>
      </w:r>
    </w:p>
    <w:p w14:paraId="5921450F" w14:textId="7C07576E" w:rsidR="008E3493" w:rsidRDefault="008E3493" w:rsidP="008E3493">
      <w:pPr>
        <w:pStyle w:val="Normlnprvnodsazen"/>
        <w:ind w:firstLine="0"/>
        <w:rPr>
          <w:lang w:val="en-US"/>
        </w:rPr>
      </w:pPr>
      <w:r>
        <w:rPr>
          <w:lang w:val="en-US"/>
        </w:rPr>
        <w:t xml:space="preserve">Software is there, </w:t>
      </w:r>
      <w:proofErr w:type="spellStart"/>
      <w:r>
        <w:rPr>
          <w:lang w:val="en-US"/>
        </w:rPr>
        <w:t>hw</w:t>
      </w:r>
      <w:proofErr w:type="spellEnd"/>
      <w:r>
        <w:rPr>
          <w:lang w:val="en-US"/>
        </w:rPr>
        <w:t xml:space="preserve"> not so much</w:t>
      </w:r>
    </w:p>
    <w:p w14:paraId="09DF2737" w14:textId="68F8D7CA" w:rsidR="008E3493" w:rsidRDefault="008E3493" w:rsidP="008E3493">
      <w:pPr>
        <w:pStyle w:val="Normlnprvnodsazen"/>
        <w:ind w:firstLine="0"/>
        <w:rPr>
          <w:lang w:val="en-US"/>
        </w:rPr>
      </w:pPr>
      <w:r>
        <w:rPr>
          <w:lang w:val="en-US"/>
        </w:rPr>
        <w:t xml:space="preserve">Co </w:t>
      </w:r>
      <w:proofErr w:type="spellStart"/>
      <w:r>
        <w:rPr>
          <w:lang w:val="en-US"/>
        </w:rPr>
        <w:t>řešit</w:t>
      </w:r>
      <w:proofErr w:type="spellEnd"/>
      <w:r>
        <w:rPr>
          <w:lang w:val="en-US"/>
        </w:rPr>
        <w:t xml:space="preserve"> </w:t>
      </w:r>
      <w:proofErr w:type="spellStart"/>
      <w:r>
        <w:rPr>
          <w:lang w:val="en-US"/>
        </w:rPr>
        <w:t>čím</w:t>
      </w:r>
      <w:proofErr w:type="spellEnd"/>
      <w:r>
        <w:rPr>
          <w:lang w:val="en-US"/>
        </w:rPr>
        <w:t xml:space="preserve"> – </w:t>
      </w:r>
      <w:proofErr w:type="spellStart"/>
      <w:r>
        <w:rPr>
          <w:lang w:val="en-US"/>
        </w:rPr>
        <w:t>acessibilitu</w:t>
      </w:r>
      <w:proofErr w:type="spellEnd"/>
      <w:r>
        <w:rPr>
          <w:lang w:val="en-US"/>
        </w:rPr>
        <w:t xml:space="preserve"> – </w:t>
      </w:r>
      <w:proofErr w:type="spellStart"/>
      <w:r>
        <w:rPr>
          <w:lang w:val="en-US"/>
        </w:rPr>
        <w:t>lepší</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vyřeší</w:t>
      </w:r>
      <w:proofErr w:type="spellEnd"/>
      <w:r>
        <w:rPr>
          <w:lang w:val="en-US"/>
        </w:rPr>
        <w:t xml:space="preserve"> hardware </w:t>
      </w:r>
      <w:proofErr w:type="spellStart"/>
      <w:r>
        <w:rPr>
          <w:lang w:val="en-US"/>
        </w:rPr>
        <w:t>popř</w:t>
      </w:r>
      <w:proofErr w:type="spellEnd"/>
      <w:r>
        <w:rPr>
          <w:lang w:val="en-US"/>
        </w:rPr>
        <w:t xml:space="preserve">. firmware a </w:t>
      </w:r>
      <w:proofErr w:type="spellStart"/>
      <w:r>
        <w:rPr>
          <w:lang w:val="en-US"/>
        </w:rPr>
        <w:t>nemusí</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řešit</w:t>
      </w:r>
      <w:proofErr w:type="spellEnd"/>
      <w:r>
        <w:rPr>
          <w:lang w:val="en-US"/>
        </w:rPr>
        <w:t xml:space="preserve"> </w:t>
      </w:r>
      <w:proofErr w:type="spellStart"/>
      <w:r>
        <w:rPr>
          <w:lang w:val="en-US"/>
        </w:rPr>
        <w:t>sw</w:t>
      </w:r>
      <w:proofErr w:type="spellEnd"/>
      <w:r>
        <w:rPr>
          <w:lang w:val="en-US"/>
        </w:rPr>
        <w:t xml:space="preserve"> dev. V </w:t>
      </w:r>
      <w:proofErr w:type="spellStart"/>
      <w:r>
        <w:rPr>
          <w:lang w:val="en-US"/>
        </w:rPr>
        <w:t>příapdě</w:t>
      </w:r>
      <w:proofErr w:type="spellEnd"/>
      <w:r>
        <w:rPr>
          <w:lang w:val="en-US"/>
        </w:rPr>
        <w:t xml:space="preserve"> kart. Je </w:t>
      </w:r>
      <w:proofErr w:type="spellStart"/>
      <w:r>
        <w:rPr>
          <w:lang w:val="en-US"/>
        </w:rPr>
        <w:t>záměr</w:t>
      </w:r>
      <w:proofErr w:type="spellEnd"/>
      <w:r>
        <w:rPr>
          <w:lang w:val="en-US"/>
        </w:rPr>
        <w:t xml:space="preserve"> o </w:t>
      </w:r>
      <w:proofErr w:type="spellStart"/>
      <w:r>
        <w:rPr>
          <w:lang w:val="en-US"/>
        </w:rPr>
        <w:t>jendoduchou</w:t>
      </w:r>
      <w:proofErr w:type="spellEnd"/>
      <w:r>
        <w:rPr>
          <w:lang w:val="en-US"/>
        </w:rPr>
        <w:t xml:space="preserve"> </w:t>
      </w:r>
      <w:proofErr w:type="spellStart"/>
      <w:r>
        <w:rPr>
          <w:lang w:val="en-US"/>
        </w:rPr>
        <w:t>tvorbu</w:t>
      </w:r>
      <w:proofErr w:type="spellEnd"/>
      <w:r>
        <w:rPr>
          <w:lang w:val="en-US"/>
        </w:rPr>
        <w:t xml:space="preserve"> </w:t>
      </w:r>
      <w:proofErr w:type="spellStart"/>
      <w:r>
        <w:rPr>
          <w:lang w:val="en-US"/>
        </w:rPr>
        <w:t>vizualizací</w:t>
      </w:r>
      <w:proofErr w:type="spellEnd"/>
      <w:r>
        <w:rPr>
          <w:lang w:val="en-US"/>
        </w:rPr>
        <w:t xml:space="preserve">. </w:t>
      </w:r>
    </w:p>
    <w:p w14:paraId="6EC2885B" w14:textId="41EEDE94" w:rsidR="008E3493" w:rsidRPr="009D797E" w:rsidRDefault="008E3493" w:rsidP="008E3493">
      <w:pPr>
        <w:pStyle w:val="Normlnprvnodsazen"/>
        <w:ind w:firstLine="0"/>
        <w:rPr>
          <w:lang w:val="en-US"/>
        </w:rPr>
      </w:pPr>
      <w:proofErr w:type="spellStart"/>
      <w:r>
        <w:rPr>
          <w:lang w:val="en-US"/>
        </w:rPr>
        <w:t>Problémové</w:t>
      </w:r>
      <w:proofErr w:type="spellEnd"/>
      <w:r>
        <w:rPr>
          <w:lang w:val="en-US"/>
        </w:rPr>
        <w:t xml:space="preserve"> </w:t>
      </w:r>
      <w:proofErr w:type="spellStart"/>
      <w:r>
        <w:rPr>
          <w:lang w:val="en-US"/>
        </w:rPr>
        <w:t>jelikož</w:t>
      </w:r>
      <w:proofErr w:type="spellEnd"/>
      <w:r>
        <w:rPr>
          <w:lang w:val="en-US"/>
        </w:rPr>
        <w:t xml:space="preserve"> </w:t>
      </w:r>
      <w:proofErr w:type="spellStart"/>
      <w:r>
        <w:rPr>
          <w:lang w:val="en-US"/>
        </w:rPr>
        <w:t>si</w:t>
      </w:r>
      <w:proofErr w:type="spellEnd"/>
      <w:r>
        <w:rPr>
          <w:lang w:val="en-US"/>
        </w:rPr>
        <w:t xml:space="preserve"> data </w:t>
      </w:r>
      <w:proofErr w:type="spellStart"/>
      <w:r>
        <w:rPr>
          <w:lang w:val="en-US"/>
        </w:rPr>
        <w:t>nesou</w:t>
      </w:r>
      <w:proofErr w:type="spellEnd"/>
      <w:r>
        <w:rPr>
          <w:lang w:val="en-US"/>
        </w:rPr>
        <w:t xml:space="preserve"> baggage. </w:t>
      </w:r>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6420124C" w14:textId="77777777" w:rsidR="00577ECD" w:rsidRDefault="00C3380E" w:rsidP="00577ECD">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577ECD">
        <w:t xml:space="preserve">2019 - Battle of 3D Rendering Stacks: CesiumJS, VTS Geospatial or iTowns? (2019): </w:t>
      </w:r>
    </w:p>
    <w:p w14:paraId="3D6AE98B" w14:textId="77777777" w:rsidR="00577ECD" w:rsidRDefault="00577ECD" w:rsidP="00577ECD">
      <w:pPr>
        <w:pStyle w:val="Bibliography"/>
      </w:pPr>
      <w:r>
        <w:t xml:space="preserve">ABDUL-RAHMAN, A., PILOUK, M. (2008): Spatial data modelling for 3D GIS. Springer, Berlin ; New York. </w:t>
      </w:r>
    </w:p>
    <w:p w14:paraId="498E3D9B" w14:textId="77777777" w:rsidR="00577ECD" w:rsidRDefault="00577ECD" w:rsidP="00577ECD">
      <w:pPr>
        <w:pStyle w:val="Bibliography"/>
      </w:pPr>
      <w:r>
        <w:t xml:space="preserve">ARIËN, G. (2017): Overview of the rendering pipeline in WebGL, Geert Arien, http://www.geertarien.com/blog/2017/07/16/overview-of-the-rendering-pipeline-in-webgl/ (17. 9. 2023). </w:t>
      </w:r>
    </w:p>
    <w:p w14:paraId="70DE416A" w14:textId="77777777" w:rsidR="00577ECD" w:rsidRDefault="00577ECD" w:rsidP="00577ECD">
      <w:pPr>
        <w:pStyle w:val="Bibliography"/>
      </w:pPr>
      <w:r>
        <w:t xml:space="preserve">BANDROVA, T., BONCHEV, S. (2013): 3D Maps – Scale, Accuracy, Level of Detail. </w:t>
      </w:r>
    </w:p>
    <w:p w14:paraId="1980851C" w14:textId="77777777" w:rsidR="00577ECD" w:rsidRDefault="00577ECD" w:rsidP="00577ECD">
      <w:pPr>
        <w:pStyle w:val="Bibliography"/>
      </w:pPr>
      <w:r>
        <w:t xml:space="preserve">BARUAH, R. (2021): AR and VR Using the WebXR API: Learn to Create Immersive Content with WebGL, Three.js, and A-Frame. Apress, Berkeley, CA. </w:t>
      </w:r>
    </w:p>
    <w:p w14:paraId="727F318D" w14:textId="77777777" w:rsidR="00577ECD" w:rsidRDefault="00577ECD" w:rsidP="00577ECD">
      <w:pPr>
        <w:pStyle w:val="Bibliography"/>
      </w:pPr>
      <w:r>
        <w:t xml:space="preserve">BASQUES, K. (2023): Remote debug Android devices, Chrome for Developers, https://developer.chrome.com/docs/devtools/remote-debugging/ (6. 11. 2023). </w:t>
      </w:r>
    </w:p>
    <w:p w14:paraId="149CD8C6" w14:textId="77777777" w:rsidR="00577ECD" w:rsidRDefault="00577ECD" w:rsidP="00577ECD">
      <w:pPr>
        <w:pStyle w:val="Bibliography"/>
      </w:pPr>
      <w:r>
        <w:t xml:space="preserve">BATTY, M. (1997): Virtual geography. Futures, 4, 29, 337–352. </w:t>
      </w:r>
    </w:p>
    <w:p w14:paraId="6034E2CB" w14:textId="77777777" w:rsidR="00577ECD" w:rsidRDefault="00577ECD" w:rsidP="00577ECD">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7ED6ECB" w14:textId="77777777" w:rsidR="00577ECD" w:rsidRDefault="00577ECD" w:rsidP="00577ECD">
      <w:pPr>
        <w:pStyle w:val="Bibliography"/>
      </w:pPr>
      <w:r>
        <w:t xml:space="preserve">BILJECKI, F., LEDOUX, H., STOTER, J. (2016): An improved LOD specification for 3D building models. Computers, Environment and Urban Systems, 59, 25–37. </w:t>
      </w:r>
    </w:p>
    <w:p w14:paraId="1AC054EA" w14:textId="77777777" w:rsidR="00577ECD" w:rsidRDefault="00577ECD" w:rsidP="00577ECD">
      <w:pPr>
        <w:pStyle w:val="Bibliography"/>
      </w:pPr>
      <w:r>
        <w:t xml:space="preserve">BLENDER DOCUMENTATION TEAM (2023a): Introduction — Blender Manual, https://docs.blender.org/manual/en/latest/render/materials/introduction.html (15. 10. 2023). </w:t>
      </w:r>
    </w:p>
    <w:p w14:paraId="5F864F73" w14:textId="77777777" w:rsidR="00577ECD" w:rsidRDefault="00577ECD" w:rsidP="00577ECD">
      <w:pPr>
        <w:pStyle w:val="Bibliography"/>
      </w:pPr>
      <w:r>
        <w:t xml:space="preserve">BLENDER DOCUMENTATION TEAM (2023b): Light Objects — Blender Manual, https://docs.blender.org/manual/en/latest/render/lights/light_object.html (17. 10. 2023). </w:t>
      </w:r>
    </w:p>
    <w:p w14:paraId="3EA2E2B1" w14:textId="77777777" w:rsidR="00577ECD" w:rsidRDefault="00577ECD" w:rsidP="00577ECD">
      <w:pPr>
        <w:pStyle w:val="Bibliography"/>
      </w:pPr>
      <w:r>
        <w:t xml:space="preserve">BLOKDYK, G. (2018): Virtual geographic environments A Complete Guide. 5STARCooks. </w:t>
      </w:r>
    </w:p>
    <w:p w14:paraId="09DF7A12" w14:textId="77777777" w:rsidR="00577ECD" w:rsidRDefault="00577ECD" w:rsidP="00577ECD">
      <w:pPr>
        <w:pStyle w:val="Bibliography"/>
      </w:pPr>
      <w:r>
        <w:t xml:space="preserve">BOGDANOVA, R., BOULANGER, P., ZHENG, B. (2016): Depth Perception of Surgeons in Minimally Invasive Surgery. Surgical Innovation, 23. </w:t>
      </w:r>
    </w:p>
    <w:p w14:paraId="5D5AA8E1" w14:textId="77777777" w:rsidR="00577ECD" w:rsidRDefault="00577ECD" w:rsidP="00577ECD">
      <w:pPr>
        <w:pStyle w:val="Bibliography"/>
      </w:pPr>
      <w:r>
        <w:t xml:space="preserve">BOLETSIS, C. (2017): The New Era of Virtual Reality Locomotion: A Systematic Literature Review of Techniques and a Proposed Typology. Multimodal Technologies and Interaction, 4, 1, 24. </w:t>
      </w:r>
    </w:p>
    <w:p w14:paraId="7A0D9D3F" w14:textId="77777777" w:rsidR="00577ECD" w:rsidRDefault="00577ECD" w:rsidP="00577ECD">
      <w:pPr>
        <w:pStyle w:val="Bibliography"/>
      </w:pPr>
      <w:r>
        <w:t xml:space="preserve">BOLSTAD, P. (2019): GIS Fundamentals: A First Text on Geographic Information Systems, Sixth Edition. XanEdu Publishing Inc, Ann Arbor, MI. </w:t>
      </w:r>
    </w:p>
    <w:p w14:paraId="77566E19" w14:textId="77777777" w:rsidR="00577ECD" w:rsidRDefault="00577ECD" w:rsidP="00577ECD">
      <w:pPr>
        <w:pStyle w:val="Bibliography"/>
      </w:pPr>
      <w:r>
        <w:t xml:space="preserve">BOŘIL, J. (2022): Využití VGE pro výuku prostorových úloh - role interakce. Masarykova univerzita, Přírodovědecká fakulta. </w:t>
      </w:r>
    </w:p>
    <w:p w14:paraId="49CAAACB" w14:textId="77777777" w:rsidR="00577ECD" w:rsidRDefault="00577ECD" w:rsidP="00577ECD">
      <w:pPr>
        <w:pStyle w:val="Bibliography"/>
      </w:pPr>
      <w:r>
        <w:t xml:space="preserve">BROWN, R. (2023): VRcompare - The Internet’s Largest VR &amp; AR Headset Database, VRcompare, https://vr-compare.com/ (8. 10. 2023). </w:t>
      </w:r>
    </w:p>
    <w:p w14:paraId="7F07155E" w14:textId="77777777" w:rsidR="00577ECD" w:rsidRDefault="00577ECD" w:rsidP="00577ECD">
      <w:pPr>
        <w:pStyle w:val="Bibliography"/>
      </w:pPr>
      <w:r>
        <w:lastRenderedPageBreak/>
        <w:t xml:space="preserve">BURDEA, G., COIFFET, P. (2003): Virtual reality technology. J. Wiley-Interscience, Hoboken, N.J. </w:t>
      </w:r>
    </w:p>
    <w:p w14:paraId="4DCBBF5E" w14:textId="77777777" w:rsidR="00577ECD" w:rsidRDefault="00577ECD" w:rsidP="00577ECD">
      <w:pPr>
        <w:pStyle w:val="Bibliography"/>
      </w:pPr>
      <w:r>
        <w:t xml:space="preserve">BUTCHER, P. W. S., JOHN, N. W., RITSOS, P. D. (2021): VRIA: A Web-Based Framework for Creating Immersive Analytics Experiences. IEEE Transactions on Visualization and Computer Graphics, 7, 27, 3213–3225. </w:t>
      </w:r>
    </w:p>
    <w:p w14:paraId="1C795BAE" w14:textId="77777777" w:rsidR="00577ECD" w:rsidRDefault="00577ECD" w:rsidP="00577ECD">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76BEF694" w14:textId="77777777" w:rsidR="00577ECD" w:rsidRDefault="00577ECD" w:rsidP="00577ECD">
      <w:pPr>
        <w:pStyle w:val="Bibliography"/>
      </w:pPr>
      <w:r>
        <w:t xml:space="preserve">CAN I USE (2023a): “webGL” | Can I use... Support tables for HTML5, CSS3, etc, https://caniuse.com/?search=webGL (31. 1. 2023). </w:t>
      </w:r>
    </w:p>
    <w:p w14:paraId="170679D7" w14:textId="77777777" w:rsidR="00577ECD" w:rsidRDefault="00577ECD" w:rsidP="00577ECD">
      <w:pPr>
        <w:pStyle w:val="Bibliography"/>
      </w:pPr>
      <w:r>
        <w:t xml:space="preserve">CAN I USE (2023b): WebGPU - Can I use, https://caniuse.com/webgpu (29. 8. 2023). </w:t>
      </w:r>
    </w:p>
    <w:p w14:paraId="6E7CDA23" w14:textId="77777777" w:rsidR="00577ECD" w:rsidRDefault="00577ECD" w:rsidP="00577ECD">
      <w:pPr>
        <w:pStyle w:val="Bibliography"/>
      </w:pPr>
      <w:r>
        <w:t xml:space="preserve">CAN I USE (2023c): “WebXR” | Can I use... Support tables for HTML5, CSS3, etc, https://caniuse.com/?search=WebXR (31. 1. 2023). </w:t>
      </w:r>
    </w:p>
    <w:p w14:paraId="46C950EC" w14:textId="77777777" w:rsidR="00577ECD" w:rsidRDefault="00577ECD" w:rsidP="00577ECD">
      <w:pPr>
        <w:pStyle w:val="Bibliography"/>
      </w:pPr>
      <w:r>
        <w:t xml:space="preserve">CESIUMGS (2023a): Initial WebXR display support for Scene by pupitetris · Pull Request #11372 · CesiumGS/cesium, GitHub, https://github.com/CesiumGS/cesium/pull/11372 (31. 8. 2023). </w:t>
      </w:r>
    </w:p>
    <w:p w14:paraId="34325044" w14:textId="77777777" w:rsidR="00577ECD" w:rsidRDefault="00577ECD" w:rsidP="00577ECD">
      <w:pPr>
        <w:pStyle w:val="Bibliography"/>
      </w:pPr>
      <w:r>
        <w:t xml:space="preserve">CESIUMGS (2023b): WebXR · Issue #3422 · CesiumGS/cesium, GitHub, https://github.com/CesiumGS/cesium/issues/3422 (31. 8. 2023). </w:t>
      </w:r>
    </w:p>
    <w:p w14:paraId="093E1513" w14:textId="77777777" w:rsidR="00577ECD" w:rsidRDefault="00577ECD" w:rsidP="00577ECD">
      <w:pPr>
        <w:pStyle w:val="Bibliography"/>
      </w:pPr>
      <w:r>
        <w:t xml:space="preserve">CHADWICK, E. (2023): ingBest Practices for Compress glTF Textures. </w:t>
      </w:r>
    </w:p>
    <w:p w14:paraId="2DBB419C" w14:textId="77777777" w:rsidR="00577ECD" w:rsidRDefault="00577ECD" w:rsidP="00577ECD">
      <w:pPr>
        <w:pStyle w:val="Bibliography"/>
      </w:pPr>
      <w:r>
        <w:t xml:space="preserve">CHEN, M., LIN, H. (2018): Virtual geographic environments (VGEs): originating from or beyond virtual reality (VR)? International Journal of Digital Earth, 4, 11, 329–333. </w:t>
      </w:r>
    </w:p>
    <w:p w14:paraId="03D0D0FF" w14:textId="77777777" w:rsidR="00577ECD" w:rsidRDefault="00577ECD" w:rsidP="00577ECD">
      <w:pPr>
        <w:pStyle w:val="Bibliography"/>
      </w:pPr>
      <w:r>
        <w:t xml:space="preserve">CHLOUPKOVÁ, T. (2007): Fyziologické principy procesu vidění - tvorba a vnímání obrazu. Masarykova univerzita, Přírodovědecká fakulta. </w:t>
      </w:r>
    </w:p>
    <w:p w14:paraId="7CEE7982" w14:textId="77777777" w:rsidR="00577ECD" w:rsidRDefault="00577ECD" w:rsidP="00577ECD">
      <w:pPr>
        <w:pStyle w:val="Bibliography"/>
      </w:pPr>
      <w:r>
        <w:t xml:space="preserve">CHOW, S. (2018): glTF-Tutorials - Materials, GitHub, https://github.com/KhronosGroup/glTF-Tutorials/blob/master/gltfTutorial/gltfTutorial_010_Materials.md (15. 10. 2023). </w:t>
      </w:r>
    </w:p>
    <w:p w14:paraId="63B87D3D" w14:textId="77777777" w:rsidR="00577ECD" w:rsidRDefault="00577ECD" w:rsidP="00577ECD">
      <w:pPr>
        <w:pStyle w:val="Bibliography"/>
      </w:pPr>
      <w:r>
        <w:t xml:space="preserve">CHRISTOPHE, S. (2020): Geovisualization: Multidimensional Exploration of the Territory. 325–332. </w:t>
      </w:r>
    </w:p>
    <w:p w14:paraId="37A987AB" w14:textId="77777777" w:rsidR="00577ECD" w:rsidRDefault="00577ECD" w:rsidP="00577ECD">
      <w:pPr>
        <w:pStyle w:val="Bibliography"/>
      </w:pPr>
      <w:r>
        <w:t xml:space="preserve">CIBULA, R. (2021): Vývoj informačného systému na vizualizáciu 3D modelov a vývoj prototypu na meranie 3D objektov. Masarykova univerzita, Přírodovědecká fakulta. </w:t>
      </w:r>
    </w:p>
    <w:p w14:paraId="7DC68448" w14:textId="77777777" w:rsidR="00577ECD" w:rsidRDefault="00577ECD" w:rsidP="00577ECD">
      <w:pPr>
        <w:pStyle w:val="Bibliography"/>
      </w:pPr>
      <w:r>
        <w:t xml:space="preserve">CIRULIS, A., BRIGMANIS, K. B. (2013): 3D Outdoor Augmented Reality for Architecture and Urban Planning. Procedia Computer Science, 25, 71–79. </w:t>
      </w:r>
    </w:p>
    <w:p w14:paraId="43CDC434" w14:textId="77777777" w:rsidR="00577ECD" w:rsidRDefault="00577ECD" w:rsidP="00577ECD">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7ECD715" w14:textId="77777777" w:rsidR="00577ECD" w:rsidRDefault="00577ECD" w:rsidP="00577ECD">
      <w:pPr>
        <w:pStyle w:val="Bibliography"/>
      </w:pPr>
      <w: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64041273" w14:textId="77777777" w:rsidR="00577ECD" w:rsidRDefault="00577ECD" w:rsidP="00577ECD">
      <w:pPr>
        <w:pStyle w:val="Bibliography"/>
      </w:pPr>
      <w:r>
        <w:lastRenderedPageBreak/>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B44AD1B" w14:textId="77777777" w:rsidR="00577ECD" w:rsidRDefault="00577ECD" w:rsidP="00577ECD">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64B1AACA" w14:textId="77777777" w:rsidR="00577ECD" w:rsidRDefault="00577ECD" w:rsidP="00577ECD">
      <w:pPr>
        <w:pStyle w:val="Bibliography"/>
      </w:pPr>
      <w:r>
        <w:t xml:space="preserve">ČÚZK (2023): Ortofoto České republiky, https://geoportal.cuzk.cz/(S(j4x0jjdm0kadzsqwgvwfqpov))/Default.aspx?mode=TextMeta&amp;text=ortofoto_info&amp;side=ortofoto&amp;menu=23 (26. 12. 2023). </w:t>
      </w:r>
    </w:p>
    <w:p w14:paraId="0EF1FA40" w14:textId="77777777" w:rsidR="00577ECD" w:rsidRDefault="00577ECD" w:rsidP="00577ECD">
      <w:pPr>
        <w:pStyle w:val="Bibliography"/>
      </w:pPr>
      <w:r>
        <w:t xml:space="preserve">DECK.GL (2023): WebXR Support · visgl/deck.gl · Discussion #7972, GitHub, https://github.com/visgl/deck.gl/discussions/7972 (24. 9. 2023). </w:t>
      </w:r>
    </w:p>
    <w:p w14:paraId="741A2E2E" w14:textId="77777777" w:rsidR="00577ECD" w:rsidRDefault="00577ECD" w:rsidP="00577ECD">
      <w:pPr>
        <w:pStyle w:val="Bibliography"/>
      </w:pPr>
      <w:r>
        <w:t xml:space="preserve">DISCOVER THREE.JS CONTRIBUTORS (2023): Discover three.js. </w:t>
      </w:r>
    </w:p>
    <w:p w14:paraId="2B6A9F1C" w14:textId="77777777" w:rsidR="00577ECD" w:rsidRDefault="00577ECD" w:rsidP="00577ECD">
      <w:pPr>
        <w:pStyle w:val="Bibliography"/>
      </w:pPr>
      <w:r>
        <w:t xml:space="preserve">DMARCOS (2023): Deprecate daydream and gearvr controls · Issue #5374 · aframevr/aframe, GitHub, https://github.com/aframevr/aframe/issues/5374 (6. 11. 2023). </w:t>
      </w:r>
    </w:p>
    <w:p w14:paraId="3466CD83" w14:textId="77777777" w:rsidR="00577ECD" w:rsidRDefault="00577ECD" w:rsidP="00577ECD">
      <w:pPr>
        <w:pStyle w:val="Bibliography"/>
      </w:pPr>
      <w:r>
        <w:t xml:space="preserve">DORMAN, M. (2020): Introduction to Web Mapping. Chapman and Hall/CRC, Boca Raton. </w:t>
      </w:r>
    </w:p>
    <w:p w14:paraId="66E6FA59" w14:textId="77777777" w:rsidR="00577ECD" w:rsidRDefault="00577ECD" w:rsidP="00577ECD">
      <w:pPr>
        <w:pStyle w:val="Bibliography"/>
      </w:pPr>
      <w:r>
        <w:t xml:space="preserve">DUCCESCHI, E. (2023): SignorPipo/wle-pp, https://github.com/SignorPipo/wle-pp (27. 12. 2023). </w:t>
      </w:r>
    </w:p>
    <w:p w14:paraId="461F076A" w14:textId="77777777" w:rsidR="00577ECD" w:rsidRDefault="00577ECD" w:rsidP="00577ECD">
      <w:pPr>
        <w:pStyle w:val="Bibliography"/>
      </w:pPr>
      <w:r>
        <w:t xml:space="preserve">DUNN, F., PARBERRY, I. (2011): 3D math primer for graphics and game development. CRC Press, Boca Raton, Fla. </w:t>
      </w:r>
    </w:p>
    <w:p w14:paraId="2F6C5A9B" w14:textId="77777777" w:rsidR="00577ECD" w:rsidRDefault="00577ECD" w:rsidP="00577ECD">
      <w:pPr>
        <w:pStyle w:val="Bibliography"/>
      </w:pPr>
      <w:r>
        <w:t xml:space="preserve">DUPIN, L. (2016): devices-vr-awwwards-3.png (PNG Image, 941 × 519 pixels), https://www.awwwards.com/awards/gallery/2016/03/devices-vr-awwwards-3.png (30. 1. 2023). </w:t>
      </w:r>
    </w:p>
    <w:p w14:paraId="6ADCB1C4" w14:textId="77777777" w:rsidR="00577ECD" w:rsidRDefault="00577ECD" w:rsidP="00577ECD">
      <w:pPr>
        <w:pStyle w:val="Bibliography"/>
      </w:pPr>
      <w:r>
        <w:t xml:space="preserve">DYKES, J., MACEACHREN, A. M., KRAAK, M.-J. (2005): Exploring Geovisualization. Pergamon, Amsterdam. </w:t>
      </w:r>
    </w:p>
    <w:p w14:paraId="2F9C94A8" w14:textId="77777777" w:rsidR="00577ECD" w:rsidRDefault="00577ECD" w:rsidP="00577ECD">
      <w:pPr>
        <w:pStyle w:val="Bibliography"/>
      </w:pPr>
      <w:r>
        <w:t xml:space="preserve">EDUTECH CONTRIBUTORS (2023): 3D file format - EduTech Wiki, https://edutechwiki.unige.ch/en/3D_file_format (19. 10. 2023). </w:t>
      </w:r>
    </w:p>
    <w:p w14:paraId="24FFAC9A" w14:textId="77777777" w:rsidR="00577ECD" w:rsidRDefault="00577ECD" w:rsidP="00577ECD">
      <w:pPr>
        <w:pStyle w:val="Bibliography"/>
      </w:pPr>
      <w:r>
        <w:t xml:space="preserve">ESPINOSA, A. (2023): CesiumJS. </w:t>
      </w:r>
    </w:p>
    <w:p w14:paraId="7F8D52ED" w14:textId="77777777" w:rsidR="00577ECD" w:rsidRDefault="00577ECD" w:rsidP="00577ECD">
      <w:pPr>
        <w:pStyle w:val="Bibliography"/>
      </w:pPr>
      <w:r>
        <w:t xml:space="preserve">ESRI (2023a): ArcGIS Maps SDK for JavaScript | Overview | ArcGIS Maps SDK for JavaScript 4.27 | ArcGIS Developers, https://developers.arcgis.com/javascript/latest/ (31. 8. 2023). </w:t>
      </w:r>
    </w:p>
    <w:p w14:paraId="6BB35D22" w14:textId="77777777" w:rsidR="00577ECD" w:rsidRDefault="00577ECD" w:rsidP="00577ECD">
      <w:pPr>
        <w:pStyle w:val="Bibliography"/>
      </w:pPr>
      <w:r>
        <w:t xml:space="preserve">ESRI (2023b): Export 360 VR Experiences from CityEngine—ArcGIS CityEngine Resources | Documentation, https://doc.arcgis.com/en/cityengine/latest/help/help-export-360vr.htm (31. 8. 2023). </w:t>
      </w:r>
    </w:p>
    <w:p w14:paraId="5B08D81D" w14:textId="77777777" w:rsidR="00577ECD" w:rsidRDefault="00577ECD" w:rsidP="00577ECD">
      <w:pPr>
        <w:pStyle w:val="Bibliography"/>
      </w:pPr>
      <w:r>
        <w:t xml:space="preserve">ESRI (2023c): Mapping APIs | Documentation | ArcGIS Developers, Documentation, https://developers.arcgis.com/documentation/mapping-apis-and-services/apis-and-sdks/ (31. 8. 2023). </w:t>
      </w:r>
    </w:p>
    <w:p w14:paraId="7D57A6A0" w14:textId="77777777" w:rsidR="00577ECD" w:rsidRDefault="00577ECD" w:rsidP="00577ECD">
      <w:pPr>
        <w:pStyle w:val="Bibliography"/>
      </w:pPr>
      <w:r>
        <w:t xml:space="preserve">FORD, T. (2017): “Overwatch” Gameplay Architecture and Netcode. </w:t>
      </w:r>
    </w:p>
    <w:p w14:paraId="26A03D04" w14:textId="77777777" w:rsidR="00577ECD" w:rsidRDefault="00577ECD" w:rsidP="00577ECD">
      <w:pPr>
        <w:pStyle w:val="Bibliography"/>
      </w:pPr>
      <w:r>
        <w:lastRenderedPageBreak/>
        <w:t xml:space="preserve">GAUTIER, J., BRÉDIF, M., CHRISTOPHE, S. (2020): Co-Visualization of Air Temperature and Urban Data for Visual Exploration. In: 2020 IEEE Visualization Conference (VIS). 71–75. </w:t>
      </w:r>
    </w:p>
    <w:p w14:paraId="6C5183B7" w14:textId="77777777" w:rsidR="00577ECD" w:rsidRDefault="00577ECD" w:rsidP="00577ECD">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0E36E557" w14:textId="77777777" w:rsidR="00577ECD" w:rsidRDefault="00577ECD" w:rsidP="00577ECD">
      <w:pPr>
        <w:pStyle w:val="Bibliography"/>
      </w:pPr>
      <w:r>
        <w:t xml:space="preserve">Geospatial Webinar (2023): </w:t>
      </w:r>
    </w:p>
    <w:p w14:paraId="6B08F6C5" w14:textId="77777777" w:rsidR="00577ECD" w:rsidRDefault="00577ECD" w:rsidP="00577ECD">
      <w:pPr>
        <w:pStyle w:val="Bibliography"/>
      </w:pPr>
      <w:r>
        <w:t xml:space="preserve">GHAYOUR, F., CANTOR, D. (2018): Real-time 3D graphics with WebGL 2: build interactive 3D applications with JavaScript and WebGL 2 (OpenGL ES 3.0). Packt, Birmingham Mumbai. </w:t>
      </w:r>
    </w:p>
    <w:p w14:paraId="51EFDE4C" w14:textId="77777777" w:rsidR="00577ECD" w:rsidRDefault="00577ECD" w:rsidP="00577ECD">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7A2FF7D3" w14:textId="77777777" w:rsidR="00577ECD" w:rsidRDefault="00577ECD" w:rsidP="00577ECD">
      <w:pPr>
        <w:pStyle w:val="Bibliography"/>
      </w:pPr>
      <w:r>
        <w:t xml:space="preserve">GODBER, A. (2022): godber/webvr.dev. </w:t>
      </w:r>
    </w:p>
    <w:p w14:paraId="1D436146" w14:textId="77777777" w:rsidR="00577ECD" w:rsidRDefault="00577ECD" w:rsidP="00577ECD">
      <w:pPr>
        <w:pStyle w:val="Bibliography"/>
      </w:pPr>
      <w:r>
        <w:t xml:space="preserve">GOODCHILD, M. F. (2013): The quality of big (geo)data. Dialogues in Human Geography, 3, 3, 280–284. </w:t>
      </w:r>
    </w:p>
    <w:p w14:paraId="3CF78B94" w14:textId="77777777" w:rsidR="00577ECD" w:rsidRDefault="00577ECD" w:rsidP="00577ECD">
      <w:pPr>
        <w:pStyle w:val="Bibliography"/>
      </w:pPr>
      <w:r>
        <w:t xml:space="preserve">GROSSNER, K., GOODCHILD, M., CLARKE, K. (2008): Defining a Digital Earth System. T. GIS, 12, 145–160. </w:t>
      </w:r>
    </w:p>
    <w:p w14:paraId="7FB27BBD" w14:textId="77777777" w:rsidR="00577ECD" w:rsidRDefault="00577ECD" w:rsidP="00577ECD">
      <w:pPr>
        <w:pStyle w:val="Bibliography"/>
      </w:pPr>
      <w:r>
        <w:t xml:space="preserve">GUO, H., GOODCHILD, M. F., ANNONI, A. eds. (2020): Manual of Digital Earth. Springer Nature. </w:t>
      </w:r>
    </w:p>
    <w:p w14:paraId="7D41ECBB" w14:textId="77777777" w:rsidR="00577ECD" w:rsidRDefault="00577ECD" w:rsidP="00577ECD">
      <w:pPr>
        <w:pStyle w:val="Bibliography"/>
      </w:pPr>
      <w:r>
        <w:t xml:space="preserve">HALE, J. (2022): Vertex Color Baked Lighting with Wonderland Engine. Wonderland Engine. </w:t>
      </w:r>
    </w:p>
    <w:p w14:paraId="6523B180" w14:textId="77777777" w:rsidR="00577ECD" w:rsidRDefault="00577ECD" w:rsidP="00577ECD">
      <w:pPr>
        <w:pStyle w:val="Bibliography"/>
      </w:pPr>
      <w:r>
        <w:t xml:space="preserve">HALIK, Ł. (2018): Challenges in Converting the Polish Topographic Database of Built-Up Areas into 3D Virtual Reality Geovisualization. The Cartographic Journal, 4, 55, 391–399. </w:t>
      </w:r>
    </w:p>
    <w:p w14:paraId="255D672D" w14:textId="77777777" w:rsidR="00577ECD" w:rsidRDefault="00577ECD" w:rsidP="00577ECD">
      <w:pPr>
        <w:pStyle w:val="Bibliography"/>
      </w:pPr>
      <w:r>
        <w:t xml:space="preserve">HERMAN, L. (2011): Moderní kartografické metody modelování měst. Masarykova univerzita, Přírodovědecká fakulta. </w:t>
      </w:r>
    </w:p>
    <w:p w14:paraId="0B4BDD80" w14:textId="77777777" w:rsidR="00577ECD" w:rsidRDefault="00577ECD" w:rsidP="00577ECD">
      <w:pPr>
        <w:pStyle w:val="Bibliography"/>
      </w:pPr>
      <w:r>
        <w:t xml:space="preserve">HERMAN, L. (2014): Vizualizace 3D modelů měst na webu. Masarykova univerzita, Přírodovědecká fakulta. </w:t>
      </w:r>
    </w:p>
    <w:p w14:paraId="787D3B28" w14:textId="77777777" w:rsidR="00577ECD" w:rsidRDefault="00577ECD" w:rsidP="00577ECD">
      <w:pPr>
        <w:pStyle w:val="Bibliography"/>
      </w:pPr>
      <w:r>
        <w:t xml:space="preserve">HERMAN, L. (2019): User Issues of Interactive 3D Geovisualizations. Masarykova univerzita, Přírodovědecká fakulta. </w:t>
      </w:r>
    </w:p>
    <w:p w14:paraId="77536E8E" w14:textId="77777777" w:rsidR="00577ECD" w:rsidRDefault="00577ECD" w:rsidP="00577ECD">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56C535B2" w14:textId="77777777" w:rsidR="00577ECD" w:rsidRDefault="00577ECD" w:rsidP="00577ECD">
      <w:pPr>
        <w:pStyle w:val="Bibliography"/>
      </w:pPr>
      <w:r>
        <w:t xml:space="preserve">HEXAGON (2023): Luciad Developer Platform, https://dev.luciad.com/portal/productDocumentation/LuciadRIA/docs/articles/tutorial/technology/features_and_benefits.html?subcategory=ria_technology (31. 8. 2023). </w:t>
      </w:r>
    </w:p>
    <w:p w14:paraId="66A9CE18" w14:textId="77777777" w:rsidR="00577ECD" w:rsidRDefault="00577ECD" w:rsidP="00577ECD">
      <w:pPr>
        <w:pStyle w:val="Bibliography"/>
      </w:pPr>
      <w:r>
        <w:t xml:space="preserve">HORÁK (2023a): jendahorak/dp-blender-py-utils. </w:t>
      </w:r>
    </w:p>
    <w:p w14:paraId="1B546628" w14:textId="77777777" w:rsidR="00577ECD" w:rsidRDefault="00577ECD" w:rsidP="00577ECD">
      <w:pPr>
        <w:pStyle w:val="Bibliography"/>
      </w:pPr>
      <w:r>
        <w:t xml:space="preserve">HORÁK (2023b): jendahorak/gistovr. </w:t>
      </w:r>
    </w:p>
    <w:p w14:paraId="0FDFD48A" w14:textId="77777777" w:rsidR="00577ECD" w:rsidRDefault="00577ECD" w:rsidP="00577ECD">
      <w:pPr>
        <w:pStyle w:val="Bibliography"/>
      </w:pPr>
      <w:r>
        <w:t xml:space="preserve">HORÁK, J. (2023c): std_etapy_transformer.py. Brno. </w:t>
      </w:r>
    </w:p>
    <w:p w14:paraId="18E97AF7" w14:textId="77777777" w:rsidR="00577ECD" w:rsidRDefault="00577ECD" w:rsidP="00577ECD">
      <w:pPr>
        <w:pStyle w:val="Bibliography"/>
      </w:pPr>
      <w:r>
        <w:lastRenderedPageBreak/>
        <w:t xml:space="preserve">HORKÝ, L. (2020): Sandbox for comparing performance of VTS Geospatial and CesiumJS. </w:t>
      </w:r>
    </w:p>
    <w:p w14:paraId="501F1E7C" w14:textId="77777777" w:rsidR="00577ECD" w:rsidRDefault="00577ECD" w:rsidP="00577ECD">
      <w:pPr>
        <w:pStyle w:val="Bibliography"/>
      </w:pPr>
      <w:r>
        <w:t xml:space="preserve">HUTTER, M. (2021): glTF-Tutorials - Textures, GitHub, https://github.com/KhronosGroup/glTF-Tutorials/blob/master/gltfTutorial/gltfTutorial_012_TexturesImagesSamplers.md (15. 10. 2023). </w:t>
      </w:r>
    </w:p>
    <w:p w14:paraId="54E16332" w14:textId="77777777" w:rsidR="00577ECD" w:rsidRDefault="00577ECD" w:rsidP="00577ECD">
      <w:pPr>
        <w:pStyle w:val="Bibliography"/>
      </w:pPr>
      <w:r>
        <w:t xml:space="preserve">IGALIA SL (2023): Welcome to Wolvic, https://www.wolvic.com/en/ (31. 1. 2023). </w:t>
      </w:r>
    </w:p>
    <w:p w14:paraId="65A7616F" w14:textId="77777777" w:rsidR="00577ECD" w:rsidRDefault="00577ECD" w:rsidP="00577ECD">
      <w:pPr>
        <w:pStyle w:val="Bibliography"/>
      </w:pPr>
      <w:r>
        <w:t xml:space="preserve">IMMERSIVE WEB WORKING GROUP (2022): WebXR Device API Explained, webxr, https://immersive-web.github.io/webxr/explainer.html (10. 9. 2023). </w:t>
      </w:r>
    </w:p>
    <w:p w14:paraId="6151CB38" w14:textId="77777777" w:rsidR="00577ECD" w:rsidRDefault="00577ECD" w:rsidP="00577ECD">
      <w:pPr>
        <w:pStyle w:val="Bibliography"/>
      </w:pPr>
      <w:r>
        <w:t xml:space="preserve">IMMERSIVE WEB WORKING GROUP (2023): WebXR Device API Specification. Immersive Web at W3C. </w:t>
      </w:r>
    </w:p>
    <w:p w14:paraId="19EE12C4" w14:textId="77777777" w:rsidR="00577ECD" w:rsidRDefault="00577ECD" w:rsidP="00577ECD">
      <w:pPr>
        <w:pStyle w:val="Bibliography"/>
      </w:pPr>
      <w:r>
        <w:t xml:space="preserve">Intro to WebXR and A-Frame Part 1: What is WebXR, A-Frame, and Entity-Component-Systems (2021): </w:t>
      </w:r>
    </w:p>
    <w:p w14:paraId="5D52A080" w14:textId="77777777" w:rsidR="00577ECD" w:rsidRDefault="00577ECD" w:rsidP="00577ECD">
      <w:pPr>
        <w:pStyle w:val="Bibliography"/>
      </w:pPr>
      <w:r>
        <w:t xml:space="preserve">Introducing WebGPU: Unlocking modern GPU access for JavaScript (2023): </w:t>
      </w:r>
    </w:p>
    <w:p w14:paraId="45E42A4A" w14:textId="77777777" w:rsidR="00577ECD" w:rsidRDefault="00577ECD" w:rsidP="00577ECD">
      <w:pPr>
        <w:pStyle w:val="Bibliography"/>
      </w:pPr>
      <w:r>
        <w:t xml:space="preserve">ITOWNS CONTRIBUTORS (2023): iTowns, https://github.com/iTowns/itowns/tree/master (9. 9. 2023). </w:t>
      </w:r>
    </w:p>
    <w:p w14:paraId="5D371FEA" w14:textId="77777777" w:rsidR="00577ECD" w:rsidRDefault="00577ECD" w:rsidP="00577ECD">
      <w:pPr>
        <w:pStyle w:val="Bibliography"/>
      </w:pPr>
      <w:r>
        <w:t xml:space="preserve">JUDGE, S., HARRIE, L. (2020): Visualizing a Possible Future: Map Guidelines for a 3D Detailed Development Plan. Journal of Geovisualization and Spatial Analysis, 1, 4, 7. </w:t>
      </w:r>
    </w:p>
    <w:p w14:paraId="26D03557" w14:textId="77777777" w:rsidR="00577ECD" w:rsidRDefault="00577ECD" w:rsidP="00577ECD">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1C9B2293" w14:textId="77777777" w:rsidR="00577ECD" w:rsidRDefault="00577ECD" w:rsidP="00577ECD">
      <w:pPr>
        <w:pStyle w:val="Bibliography"/>
      </w:pPr>
      <w:r>
        <w:t xml:space="preserve">KAM BRNO (2023): Brno - 3D model, https://webmaps.kambrno.cz/webmaps.kambrno.cz/3d-model/ (31. 8. 2023). </w:t>
      </w:r>
    </w:p>
    <w:p w14:paraId="068A1E53" w14:textId="77777777" w:rsidR="00577ECD" w:rsidRDefault="00577ECD" w:rsidP="00577ECD">
      <w:pPr>
        <w:pStyle w:val="Bibliography"/>
      </w:pPr>
      <w:r>
        <w:t xml:space="preserve">KANE, J. (2022): Brands Pioneering “the Metaverse?” Consider Mozilla Hubs &amp; the 3D Open Web. Creator Labs. </w:t>
      </w:r>
    </w:p>
    <w:p w14:paraId="7BB9FD1D" w14:textId="77777777" w:rsidR="00577ECD" w:rsidRDefault="00577ECD" w:rsidP="00577ECD">
      <w:pPr>
        <w:pStyle w:val="Bibliography"/>
      </w:pPr>
      <w:r>
        <w:t xml:space="preserve">KEIL, J., EDLER, D., SCHMITT, T., DICKMANN, F. (2021): Creating Immersive Virtual Environments Based on Open Geospatial Data and Game Engines. KN - Journal of Cartography and Geographic Information, 1, 71, 53–65. </w:t>
      </w:r>
    </w:p>
    <w:p w14:paraId="29302CC2" w14:textId="77777777" w:rsidR="00577ECD" w:rsidRDefault="00577ECD" w:rsidP="00577ECD">
      <w:pPr>
        <w:pStyle w:val="Bibliography"/>
      </w:pPr>
      <w:r>
        <w:t xml:space="preserve">KHRONOS GROUP (2017): Strong glTF Ecosystem Momentum at SIGGRAPH 2017, The Khronos Group, https://www.khronos.org/blog/gltf-2.0-ecosystem-advancement (8. 10. 2023). </w:t>
      </w:r>
    </w:p>
    <w:p w14:paraId="3831E59E" w14:textId="77777777" w:rsidR="00577ECD" w:rsidRDefault="00577ECD" w:rsidP="00577ECD">
      <w:pPr>
        <w:pStyle w:val="Bibliography"/>
      </w:pPr>
      <w:r>
        <w:t xml:space="preserve">KHRONOS GROUP (2018): WebGL: Latest Techniques, https://slideplayer.com/slide/16710114/ (22. 3. 2023). </w:t>
      </w:r>
    </w:p>
    <w:p w14:paraId="6D42C1C0" w14:textId="77777777" w:rsidR="00577ECD" w:rsidRDefault="00577ECD" w:rsidP="00577ECD">
      <w:pPr>
        <w:pStyle w:val="Bibliography"/>
      </w:pPr>
      <w:r>
        <w:t>KHRONOS GROUP (2021): glTF</w:t>
      </w:r>
      <w:r>
        <w:rPr>
          <w:vertAlign w:val="superscript"/>
        </w:rPr>
        <w:t>TM</w:t>
      </w:r>
      <w:r>
        <w:t xml:space="preserve"> 2.0 Specification. </w:t>
      </w:r>
    </w:p>
    <w:p w14:paraId="350FDD69" w14:textId="77777777" w:rsidR="00577ECD" w:rsidRDefault="00577ECD" w:rsidP="00577ECD">
      <w:pPr>
        <w:pStyle w:val="Bibliography"/>
      </w:pPr>
      <w:r>
        <w:t xml:space="preserve">KHRONOS GROUP (2022): EXT_structural_metadata: Properties for structured data by javagl · Pull Request #2151 · KhronosGroup/glTF, GitHub, https://github.com/KhronosGroup/glTF/pull/2151 (26. 11. 2023). </w:t>
      </w:r>
    </w:p>
    <w:p w14:paraId="3CADC5F5" w14:textId="77777777" w:rsidR="00577ECD" w:rsidRDefault="00577ECD" w:rsidP="00577ECD">
      <w:pPr>
        <w:pStyle w:val="Bibliography"/>
      </w:pPr>
      <w:r>
        <w:t xml:space="preserve">KHRONOS GROUP (2023a): glTF-Tutorials-Scenes and Nodes, glTF-Tutorials, https://github.khronos.org/glTF-Tutorials/gltfTutorial/gltfTutorial_004_ScenesNodes.html (21. 9. 2023). </w:t>
      </w:r>
    </w:p>
    <w:p w14:paraId="71902669" w14:textId="77777777" w:rsidR="00577ECD" w:rsidRDefault="00577ECD" w:rsidP="00577ECD">
      <w:pPr>
        <w:pStyle w:val="Bibliography"/>
      </w:pPr>
      <w:r>
        <w:lastRenderedPageBreak/>
        <w:t xml:space="preserve">KHRONOS GROUP (2023b): WebGL, The Khronos Group, https://www.khronos.org// (19. 1. 2023). </w:t>
      </w:r>
    </w:p>
    <w:p w14:paraId="421E8540" w14:textId="77777777" w:rsidR="00577ECD" w:rsidRDefault="00577ECD" w:rsidP="00577ECD">
      <w:pPr>
        <w:pStyle w:val="Bibliography"/>
      </w:pPr>
      <w:r>
        <w:t xml:space="preserve">KIONG, D. L. V. (2022): Metaverse Made Easy: A Beginner’s Guide to the Metaverse: Everything you need to know about Metaverse, NFT and GameFi. Independently published. </w:t>
      </w:r>
    </w:p>
    <w:p w14:paraId="27EAD2E0" w14:textId="77777777" w:rsidR="00577ECD" w:rsidRDefault="00577ECD" w:rsidP="00577ECD">
      <w:pPr>
        <w:pStyle w:val="Bibliography"/>
      </w:pPr>
      <w:r>
        <w:t xml:space="preserve">KOLÁČNÝ, A. (1969): Cartographic Information—a Fundamental Concept and Term in Modern Cartography. The Cartographic Journal, 1, 6, 47–49. </w:t>
      </w:r>
    </w:p>
    <w:p w14:paraId="76A8A10E" w14:textId="77777777" w:rsidR="00577ECD" w:rsidRDefault="00577ECD" w:rsidP="00577ECD">
      <w:pPr>
        <w:pStyle w:val="Bibliography"/>
      </w:pPr>
      <w:r>
        <w:t xml:space="preserve">KONEČNÝ, M. (2011): Cartography: Challenges and potential in the virtual geographic environments era. Annals of GIS, 17, 135–146. </w:t>
      </w:r>
    </w:p>
    <w:p w14:paraId="3E379371" w14:textId="77777777" w:rsidR="00577ECD" w:rsidRDefault="00577ECD" w:rsidP="00577ECD">
      <w:pPr>
        <w:pStyle w:val="Bibliography"/>
      </w:pPr>
      <w:r>
        <w:t xml:space="preserve">KRAAK, M. J., ORMELING, F. (2020): Cartography: visualization of geospatial data. CRC Press, Boca Raton ; London. </w:t>
      </w:r>
    </w:p>
    <w:p w14:paraId="75202B8B" w14:textId="77777777" w:rsidR="00577ECD" w:rsidRDefault="00577ECD" w:rsidP="00577ECD">
      <w:pPr>
        <w:pStyle w:val="Bibliography"/>
      </w:pPr>
      <w:r>
        <w:t xml:space="preserve">KRESSE, W., DANKO, D. M. eds. (2012): Springer Handbook of Geographic Information. Springer, Berlin ; New York. </w:t>
      </w:r>
    </w:p>
    <w:p w14:paraId="6E335700" w14:textId="77777777" w:rsidR="00577ECD" w:rsidRDefault="00577ECD" w:rsidP="00577ECD">
      <w:pPr>
        <w:pStyle w:val="Bibliography"/>
      </w:pPr>
      <w:r>
        <w:t xml:space="preserve">KUBÍČEK, P., STACHOŇ, Z. (2009): NOVÉ MAPOVÉ TECHNOLOGIE V KARTOGRAFICKÉ KOMUNIKACI. Karografické listy, 17, 8. </w:t>
      </w:r>
    </w:p>
    <w:p w14:paraId="429D7D3B" w14:textId="77777777" w:rsidR="00577ECD" w:rsidRDefault="00577ECD" w:rsidP="00577ECD">
      <w:pPr>
        <w:pStyle w:val="Bibliography"/>
      </w:pPr>
      <w:r>
        <w:t xml:space="preserve">KVARDA, O. (2020): Virtuální realita jako prostředek kartografické komunikace. Masarykova univerzita, Přírodovědecká fakulta. </w:t>
      </w:r>
    </w:p>
    <w:p w14:paraId="2EDA1F5E" w14:textId="77777777" w:rsidR="00577ECD" w:rsidRDefault="00577ECD" w:rsidP="00577ECD">
      <w:pPr>
        <w:pStyle w:val="Bibliography"/>
      </w:pPr>
      <w:r>
        <w:t xml:space="preserve">LAKSONO, D., ADITYA, T. (2019): Utilizing A Game Engine for Interactive 3D Topographic Data Visualization. ISPRS International Journal of Geo-Information, 8, 8, 361. </w:t>
      </w:r>
    </w:p>
    <w:p w14:paraId="00F23850" w14:textId="77777777" w:rsidR="00577ECD" w:rsidRDefault="00577ECD" w:rsidP="00577ECD">
      <w:pPr>
        <w:pStyle w:val="Bibliography"/>
      </w:pPr>
      <w:r>
        <w:t xml:space="preserve">LAVALLE, S. (2020): Virtual Reality - LaValle. </w:t>
      </w:r>
    </w:p>
    <w:p w14:paraId="6766FC66" w14:textId="77777777" w:rsidR="00577ECD" w:rsidRDefault="00577ECD" w:rsidP="00577ECD">
      <w:pPr>
        <w:pStyle w:val="Bibliography"/>
      </w:pPr>
      <w:r>
        <w:t xml:space="preserve">LEE, Y., YOO, B. (2021): XR collaboration beyond virtual reality: work in the real world. 8, 756–772. </w:t>
      </w:r>
    </w:p>
    <w:p w14:paraId="74EDBCC1" w14:textId="77777777" w:rsidR="00577ECD" w:rsidRDefault="00577ECD" w:rsidP="00577ECD">
      <w:pPr>
        <w:pStyle w:val="Bibliography"/>
      </w:pPr>
      <w:r>
        <w:t xml:space="preserve">LEITNER, F. (2020): Vývoj vybraného nástroje DPZ pro podporu precizního zemědělství. Masarykova univerzita, Přírodovědecká fakulta. </w:t>
      </w:r>
    </w:p>
    <w:p w14:paraId="5F6F2C67" w14:textId="77777777" w:rsidR="00577ECD" w:rsidRDefault="00577ECD" w:rsidP="00577ECD">
      <w:pPr>
        <w:pStyle w:val="Bibliography"/>
      </w:pPr>
      <w:r>
        <w:t xml:space="preserve">LIN, H., BATTY, M. (2011): Virtual Geographic Environments. Esri Press, Redlands, Calif. </w:t>
      </w:r>
    </w:p>
    <w:p w14:paraId="470741A9" w14:textId="77777777" w:rsidR="00577ECD" w:rsidRDefault="00577ECD" w:rsidP="00577ECD">
      <w:pPr>
        <w:pStyle w:val="Bibliography"/>
      </w:pPr>
      <w:r>
        <w:t xml:space="preserve">LIN, H., CHEN, M., LU, G. (2013): Virtual Geographic Environment: A Workspace for Computer-Aided Geographic Experiments. Annals of the Association of American Geographers, 3, 103, 465–482. </w:t>
      </w:r>
    </w:p>
    <w:p w14:paraId="7C6ECCDA" w14:textId="77777777" w:rsidR="00577ECD" w:rsidRDefault="00577ECD" w:rsidP="00577ECD">
      <w:pPr>
        <w:pStyle w:val="Bibliography"/>
      </w:pPr>
      <w:r>
        <w:t xml:space="preserve">LIN, H., CHEN, M., LU, G., ZHU, Q., GONG, J., YOU, X., WEN, Y., XU, B., HU, M. (2013): Virtual Geographic Environments (VGEs): A New Generation of Geographic Analysis Tool. Earth-Science Reviews, 126, 74–84. </w:t>
      </w:r>
    </w:p>
    <w:p w14:paraId="41B5CCF1" w14:textId="77777777" w:rsidR="00577ECD" w:rsidRDefault="00577ECD" w:rsidP="00577ECD">
      <w:pPr>
        <w:pStyle w:val="Bibliography"/>
      </w:pPr>
      <w:r>
        <w:t xml:space="preserve">LONGLEY, P. A., GOODCHILD, M. F., MAGUIRE, D. J., RHIND, D. W. (2015): Geographic Information Science and Systems, 4th Edition. Wiley. </w:t>
      </w:r>
    </w:p>
    <w:p w14:paraId="76841C3A" w14:textId="77777777" w:rsidR="00577ECD" w:rsidRDefault="00577ECD" w:rsidP="00577ECD">
      <w:pPr>
        <w:pStyle w:val="Bibliography"/>
      </w:pPr>
      <w:r>
        <w:t xml:space="preserve">MACEACHREN, A. M. (2004): How Maps Work: Representation, Visualization, and Design. The Guilford Press, New York. </w:t>
      </w:r>
    </w:p>
    <w:p w14:paraId="453BE5BD" w14:textId="77777777" w:rsidR="00577ECD" w:rsidRDefault="00577ECD" w:rsidP="00577ECD">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w:t>
      </w:r>
      <w:r>
        <w:lastRenderedPageBreak/>
        <w:t xml:space="preserve">Information and knowledge management. Association for Computing Machinery, New York, NY, USA, 35–40. </w:t>
      </w:r>
    </w:p>
    <w:p w14:paraId="25E9697D" w14:textId="77777777" w:rsidR="00577ECD" w:rsidRDefault="00577ECD" w:rsidP="00577ECD">
      <w:pPr>
        <w:pStyle w:val="Bibliography"/>
      </w:pPr>
      <w:r>
        <w:t xml:space="preserve">MACEACHREN, A. M., TAYLOR, F. D. R. (1994): Visualization in modern cartography. Pergamon. </w:t>
      </w:r>
    </w:p>
    <w:p w14:paraId="0680B47C" w14:textId="77777777" w:rsidR="00577ECD" w:rsidRDefault="00577ECD" w:rsidP="00577ECD">
      <w:pPr>
        <w:pStyle w:val="Bibliography"/>
      </w:pPr>
      <w:r>
        <w:t xml:space="preserve">MACLNTYRE, B., SMITH, T. F. (2018): Thoughts on the Future of WebXR and the Immersive Web. In: 2018 IEEE International Symposium on Mixed and Augmented Reality Adjunct (ISMAR-Adjunct). 338–342. </w:t>
      </w:r>
    </w:p>
    <w:p w14:paraId="1298A4E2" w14:textId="77777777" w:rsidR="00577ECD" w:rsidRDefault="00577ECD" w:rsidP="00577ECD">
      <w:pPr>
        <w:pStyle w:val="Bibliography"/>
      </w:pPr>
      <w:r>
        <w:t xml:space="preserve">MAPTILER (2023): QGIS maps via plugin with OpenStreetMap, satellite, and terrain basemaps, https://www.maptiler.com/qgis-plugin/ (26. 12. 2023). </w:t>
      </w:r>
    </w:p>
    <w:p w14:paraId="04FA2F8C" w14:textId="77777777" w:rsidR="00577ECD" w:rsidRDefault="00577ECD" w:rsidP="00577ECD">
      <w:pPr>
        <w:pStyle w:val="Bibliography"/>
      </w:pPr>
      <w:r>
        <w:t xml:space="preserve">MARSCHNER, S., SHIRLEY, P., ASHIKHMIN, M., GLEICHER, M., HOFFMAN, N., JOHNSON, G., MUNZNER, T., REINHARD, E., THOMPSON, W. B., WILLEMSEN, P., WYVILL, B. (2021): Fundamentals of Computer Graphics. A K Peters/CRC Press, Boca Raton. </w:t>
      </w:r>
    </w:p>
    <w:p w14:paraId="0CFEBF3E" w14:textId="77777777" w:rsidR="00577ECD" w:rsidRDefault="00577ECD" w:rsidP="00577ECD">
      <w:pPr>
        <w:pStyle w:val="Bibliography"/>
      </w:pPr>
      <w:r>
        <w:t xml:space="preserve">MAT, R. C., SHARIFF, A. R. M., ZULKIFLI, A. N., RAHIM, M. S. M., MAHAYUDIN, M. H. (2014): Using game engine for 3D terrain visualisation of GIS data: A review. IOP Conference Series: Earth and Environmental Science, 20, 012037. </w:t>
      </w:r>
    </w:p>
    <w:p w14:paraId="23FB558A" w14:textId="77777777" w:rsidR="00577ECD" w:rsidRDefault="00577ECD" w:rsidP="00577ECD">
      <w:pPr>
        <w:pStyle w:val="Bibliography"/>
      </w:pPr>
      <w:r>
        <w:t xml:space="preserve">MATATKO, A., BOLLMANN, J., MÜLLER, A. (2011): Depth Perception in Virtual Reality. In: Kolbe, T. H., König, G., Nagel, C. (eds.): Advances in 3D Geo-Information Sciences. Springer, Berlin, Heidelberg, 115–129. </w:t>
      </w:r>
    </w:p>
    <w:p w14:paraId="7C0D4275" w14:textId="77777777" w:rsidR="00577ECD" w:rsidRDefault="00577ECD" w:rsidP="00577ECD">
      <w:pPr>
        <w:pStyle w:val="Bibliography"/>
      </w:pPr>
      <w:r>
        <w:t xml:space="preserve">MATHER, G. (2016): Foundations of Sensation and Perception. Psychology Press. </w:t>
      </w:r>
    </w:p>
    <w:p w14:paraId="23BB6C9B" w14:textId="77777777" w:rsidR="00577ECD" w:rsidRDefault="00577ECD" w:rsidP="00577ECD">
      <w:pPr>
        <w:pStyle w:val="Bibliography"/>
      </w:pPr>
      <w:r>
        <w:t xml:space="preserve">MAZURYK, T., GERVAUTZ, M. (1999): Virtual Reality - History, Applications, Technology and Future. </w:t>
      </w:r>
    </w:p>
    <w:p w14:paraId="68423193" w14:textId="77777777" w:rsidR="00577ECD" w:rsidRDefault="00577ECD" w:rsidP="00577ECD">
      <w:pPr>
        <w:pStyle w:val="Bibliography"/>
      </w:pPr>
      <w:r>
        <w:t xml:space="preserve">MAZZEI, M., QUARONI, D. (2022): Development of a 3D WebGIS Application for the Visualization of Seismic Risk on Infrastructural Work. ISPRS International Journal of Geo-Information, 1, 11, 22. </w:t>
      </w:r>
    </w:p>
    <w:p w14:paraId="4E74C83E" w14:textId="77777777" w:rsidR="00577ECD" w:rsidRDefault="00577ECD" w:rsidP="00577ECD">
      <w:pPr>
        <w:pStyle w:val="Bibliography"/>
      </w:pPr>
      <w:r>
        <w:t xml:space="preserve">MDN CONTRIBUTORS (2022a): Introduction to the DOM - Web APIs, https://developer.mozilla.org/en-US/docs/Web/API/Document_Object_Model/Introduction (19. 1. 2023). </w:t>
      </w:r>
    </w:p>
    <w:p w14:paraId="7132C551" w14:textId="77777777" w:rsidR="00577ECD" w:rsidRDefault="00577ECD" w:rsidP="00577ECD">
      <w:pPr>
        <w:pStyle w:val="Bibliography"/>
      </w:pPr>
      <w:r>
        <w:t xml:space="preserve">MDN CONTRIBUTORS (2022b): WebGL: 2D and 3D graphics for the web - Web APIs | MDN, https://developer.mozilla.org/en-US/docs/Web/API/WebGL_API (19. 1. 2023). </w:t>
      </w:r>
    </w:p>
    <w:p w14:paraId="43C8A99D" w14:textId="77777777" w:rsidR="00577ECD" w:rsidRDefault="00577ECD" w:rsidP="00577ECD">
      <w:pPr>
        <w:pStyle w:val="Bibliography"/>
      </w:pPr>
      <w:r>
        <w:t xml:space="preserve">MDN CONTRIBUTORS (2023a): Inputs and input sources - Web APIs | MDN, https://developer.mozilla.org/en-US/docs/Web/API/WebXR_Device_API/Inputs (15. 10. 2023). </w:t>
      </w:r>
    </w:p>
    <w:p w14:paraId="041FC92D" w14:textId="77777777" w:rsidR="00577ECD" w:rsidRDefault="00577ECD" w:rsidP="00577ECD">
      <w:pPr>
        <w:pStyle w:val="Bibliography"/>
      </w:pPr>
      <w:r>
        <w:t xml:space="preserve">MDN CONTRIBUTORS (2023b): XRSystem: requestSession() method - Web APIs | MDN, https://developer.mozilla.org/en-US/docs/Web/API/XRSystem/requestSession (10. 9. 2023). </w:t>
      </w:r>
    </w:p>
    <w:p w14:paraId="52756E5B" w14:textId="77777777" w:rsidR="00577ECD" w:rsidRDefault="00577ECD" w:rsidP="00577ECD">
      <w:pPr>
        <w:pStyle w:val="Bibliography"/>
      </w:pPr>
      <w:r>
        <w:t xml:space="preserve">MEHRFARD, A., FOTOUHI, J., TAYLOR, G., FORSTER, T., NAVAB, N., FUERST, B. (2019): A Comparative Analysis of Virtual Reality Head-Mounted Display Systems. arXiv. </w:t>
      </w:r>
    </w:p>
    <w:p w14:paraId="7E177CEF" w14:textId="77777777" w:rsidR="00577ECD" w:rsidRDefault="00577ECD" w:rsidP="00577ECD">
      <w:pPr>
        <w:pStyle w:val="Bibliography"/>
      </w:pPr>
      <w:r>
        <w:t xml:space="preserve">MENARD, A. (2019): Adding support for VR inputs with WebXR and Three.JS, Medium, https://medium.com/@darktears/adding-support-for-vr-inputs-with-webxr-and-three-js-235b40beb6f0 (11. 10. 2023). </w:t>
      </w:r>
    </w:p>
    <w:p w14:paraId="6620E1E5" w14:textId="77777777" w:rsidR="00577ECD" w:rsidRDefault="00577ECD" w:rsidP="00577ECD">
      <w:pPr>
        <w:pStyle w:val="Bibliography"/>
      </w:pPr>
      <w:r>
        <w:lastRenderedPageBreak/>
        <w:t xml:space="preserve">META (2023): Browser Specs | Oculus Developers, https://developer.oculus.com/documentation/web/browser-specs/ (31. 1. 2023). </w:t>
      </w:r>
    </w:p>
    <w:p w14:paraId="1686FED0" w14:textId="77777777" w:rsidR="00577ECD" w:rsidRDefault="00577ECD" w:rsidP="00577ECD">
      <w:pPr>
        <w:pStyle w:val="Bibliography"/>
      </w:pPr>
      <w:r>
        <w:t xml:space="preserve">META DEVELOPERS (2022): Meta Connect 2022 | Build Great WebXR Experiences. </w:t>
      </w:r>
    </w:p>
    <w:p w14:paraId="53EA2543" w14:textId="77777777" w:rsidR="00577ECD" w:rsidRDefault="00577ECD" w:rsidP="00577ECD">
      <w:pPr>
        <w:pStyle w:val="Bibliography"/>
      </w:pPr>
      <w:r>
        <w:t xml:space="preserve">META QUEST (2023a): Project Flowerbed: A WebXR Case Study, https://developer.oculus.com/blog/project-flowerbed-a-webxr-case-study/ (6. 11. 2023). </w:t>
      </w:r>
    </w:p>
    <w:p w14:paraId="58A461EA" w14:textId="77777777" w:rsidR="00577ECD" w:rsidRDefault="00577ECD" w:rsidP="00577ECD">
      <w:pPr>
        <w:pStyle w:val="Bibliography"/>
      </w:pPr>
      <w:r>
        <w:t xml:space="preserve">META QUEST (2023b): Revolutionizing WebXR Development with the Immersive Web Emulator, https://developer.oculus.com/blog/webxr-development-immersive-web-emulator/ (6. 11. 2023). </w:t>
      </w:r>
    </w:p>
    <w:p w14:paraId="354D4166" w14:textId="77777777" w:rsidR="00577ECD" w:rsidRDefault="00577ECD" w:rsidP="00577ECD">
      <w:pPr>
        <w:pStyle w:val="Bibliography"/>
      </w:pPr>
      <w:r>
        <w:t xml:space="preserve">MEZZO, D. B. (2019): FOSS4G 2021 - 3D Urban data in QGIS. </w:t>
      </w:r>
    </w:p>
    <w:p w14:paraId="6FD2B567" w14:textId="77777777" w:rsidR="00577ECD" w:rsidRDefault="00577ECD" w:rsidP="00577ECD">
      <w:pPr>
        <w:pStyle w:val="Bibliography"/>
      </w:pPr>
      <w:r>
        <w:t xml:space="preserve">MILGRAM, P., KISHINO, F. (1994): A Taxonomy of Mixed Reality Visual Displays. IEICE Trans. Information Systems, E77-D, no. 12, 1321–1329. </w:t>
      </w:r>
    </w:p>
    <w:p w14:paraId="018617F9" w14:textId="77777777" w:rsidR="00577ECD" w:rsidRDefault="00577ECD" w:rsidP="00577ECD">
      <w:pPr>
        <w:pStyle w:val="Bibliography"/>
      </w:pPr>
      <w:r>
        <w:t xml:space="preserve">MIRANDA, E. (2011): Time boxing planning: buffered moscow rules. ACM SIGSOFT Software Engineering Notes, 6, 36, 1–5. </w:t>
      </w:r>
    </w:p>
    <w:p w14:paraId="10526023" w14:textId="77777777" w:rsidR="00577ECD" w:rsidRDefault="00577ECD" w:rsidP="00577ECD">
      <w:pPr>
        <w:pStyle w:val="Bibliography"/>
      </w:pPr>
      <w:r>
        <w:t xml:space="preserve">MOZILLA HUBS (2022): Hubs New Entity Component System. </w:t>
      </w:r>
    </w:p>
    <w:p w14:paraId="433EC66E" w14:textId="77777777" w:rsidR="00577ECD" w:rsidRDefault="00577ECD" w:rsidP="00577ECD">
      <w:pPr>
        <w:pStyle w:val="Bibliography"/>
      </w:pPr>
      <w:r>
        <w:t xml:space="preserve">MOZZILA CORPORATION (2023a): Hubs Demo | Hubs by Mozilla, https://hubs.mozilla.com/Pvg5MMt/hubs-demo (11. 10. 2023). </w:t>
      </w:r>
    </w:p>
    <w:p w14:paraId="5A4F3347" w14:textId="77777777" w:rsidR="00577ECD" w:rsidRDefault="00577ECD" w:rsidP="00577ECD">
      <w:pPr>
        <w:pStyle w:val="Bibliography"/>
      </w:pPr>
      <w:r>
        <w:t xml:space="preserve">MOZZILA CORPORATION (2023b): Optimizing Scenes, https://hubs.mozilla.com/docs/index.html (28. 10. 2023). </w:t>
      </w:r>
    </w:p>
    <w:p w14:paraId="2B6F0DB3" w14:textId="77777777" w:rsidR="00577ECD" w:rsidRDefault="00577ECD" w:rsidP="00577ECD">
      <w:pPr>
        <w:pStyle w:val="Bibliography"/>
      </w:pPr>
      <w:r>
        <w:t xml:space="preserve">NEEDLE-TOOLS (2023): needle-tools/needle-engine-support. Needle. </w:t>
      </w:r>
    </w:p>
    <w:p w14:paraId="5E6D5CE0" w14:textId="77777777" w:rsidR="00577ECD" w:rsidRDefault="00577ECD" w:rsidP="00577ECD">
      <w:pPr>
        <w:pStyle w:val="Bibliography"/>
      </w:pPr>
      <w:r>
        <w:t xml:space="preserve">NEWTON, C. (2021): Mark Zuckerberg is betting Facebook’s future on the metaverse, The Verge, https://www.theverge.com/22588022/mark-zuckerberg-facebook-ceo-metaverse-interview (1. 9. 2023). </w:t>
      </w:r>
    </w:p>
    <w:p w14:paraId="2490D6D7" w14:textId="77777777" w:rsidR="00577ECD" w:rsidRDefault="00577ECD" w:rsidP="00577ECD">
      <w:pPr>
        <w:pStyle w:val="Bibliography"/>
      </w:pPr>
      <w:r>
        <w:t xml:space="preserve">NPM (2023): three, npm, https://www.npmjs.com/package/three (14. 10. 2023). </w:t>
      </w:r>
    </w:p>
    <w:p w14:paraId="638ECB4C" w14:textId="77777777" w:rsidR="00577ECD" w:rsidRDefault="00577ECD" w:rsidP="00577ECD">
      <w:pPr>
        <w:pStyle w:val="Bibliography"/>
      </w:pPr>
      <w:r>
        <w:t xml:space="preserve">OCULUS VR (2022): Developing with WebXR: How Playko Built Ski Fit 365 on the Wonderland Engine. </w:t>
      </w:r>
    </w:p>
    <w:p w14:paraId="781A109A" w14:textId="77777777" w:rsidR="00577ECD" w:rsidRDefault="00577ECD" w:rsidP="00577ECD">
      <w:pPr>
        <w:pStyle w:val="Bibliography"/>
      </w:pPr>
      <w:r>
        <w:t xml:space="preserve">OGC (2023): Indexed 3D Scene Layers (I3S), Open Geospatial Consortium, https://www.ogc.org/standard/i3s/ (4. 9. 2023). </w:t>
      </w:r>
    </w:p>
    <w:p w14:paraId="1AFBD6AA" w14:textId="77777777" w:rsidR="00577ECD" w:rsidRDefault="00577ECD" w:rsidP="00577ECD">
      <w:pPr>
        <w:pStyle w:val="Bibliography"/>
      </w:pPr>
      <w:r>
        <w:t xml:space="preserve">ONYIMBI, J. R., KOEVA, M., FLACKE, J. (2018): Public Participation Using 3D Web-Based City Models: Opportunities for E-Participation in Kisumu, Kenya. ISPRS International Journal of Geo-Information, 12, 7, 454. </w:t>
      </w:r>
    </w:p>
    <w:p w14:paraId="4A66EED4" w14:textId="77777777" w:rsidR="00577ECD" w:rsidRDefault="00577ECD" w:rsidP="00577ECD">
      <w:pPr>
        <w:pStyle w:val="Bibliography"/>
      </w:pPr>
      <w:r>
        <w:t xml:space="preserve">PARACUELLOS, A., MACINTYRE, B. (2018): Progressive WebXR, Mozilla Mixed Reality Blog, https://blog.mozvr.com/progressive-webxr-ar-store/ (8. 11. 2023). </w:t>
      </w:r>
    </w:p>
    <w:p w14:paraId="69E52842" w14:textId="77777777" w:rsidR="00577ECD" w:rsidRDefault="00577ECD" w:rsidP="00577ECD">
      <w:pPr>
        <w:pStyle w:val="Bibliography"/>
      </w:pPr>
      <w:r>
        <w:t xml:space="preserve">PARADOWSKI CREATIVE (2022): paradowskicreative/ZenCompress: Fine-grain texture compression for glTF 3D assets. </w:t>
      </w:r>
    </w:p>
    <w:p w14:paraId="174665BD" w14:textId="77777777" w:rsidR="00577ECD" w:rsidRDefault="00577ECD" w:rsidP="00577ECD">
      <w:pPr>
        <w:pStyle w:val="Bibliography"/>
      </w:pPr>
      <w:r>
        <w:t xml:space="preserve">PEGG, D. (2008): Design Issues with 3D Maps and the Need for 3D Cartographic Design Principles. 11. </w:t>
      </w:r>
    </w:p>
    <w:p w14:paraId="02B9BD82" w14:textId="77777777" w:rsidR="00577ECD" w:rsidRDefault="00577ECD" w:rsidP="00577ECD">
      <w:pPr>
        <w:pStyle w:val="Bibliography"/>
      </w:pPr>
      <w:r>
        <w:lastRenderedPageBreak/>
        <w:t xml:space="preserve">PEŇÁK, M. (2017): Výzkum a vývoj webové aplikace pro vizualizaci viditelnosti. Masarykova univerzita, Přírodovědecká fakulta. </w:t>
      </w:r>
    </w:p>
    <w:p w14:paraId="2AA7E065" w14:textId="77777777" w:rsidR="00577ECD" w:rsidRDefault="00577ECD" w:rsidP="00577ECD">
      <w:pPr>
        <w:pStyle w:val="Bibliography"/>
      </w:pPr>
      <w:r>
        <w:t xml:space="preserve">PETERS, R., DUKAI, B., VITALIS, S., LIEMPT, J., STOTER, J. (2021): Automated 3D reconstruction of LoD2 and LoD1 models for all 10 million buildings of the Netherlands. </w:t>
      </w:r>
    </w:p>
    <w:p w14:paraId="05585711" w14:textId="77777777" w:rsidR="00577ECD" w:rsidRDefault="00577ECD" w:rsidP="00577ECD">
      <w:pPr>
        <w:pStyle w:val="Bibliography"/>
      </w:pPr>
      <w:r>
        <w:t xml:space="preserve">PLAČKOVÁ, B. (2022): Využití 3D vizualizací v územním plánování. Masarykova univerzita, Přírodovědecká fakulta. </w:t>
      </w:r>
    </w:p>
    <w:p w14:paraId="2910DF86" w14:textId="77777777" w:rsidR="00577ECD" w:rsidRDefault="00577ECD" w:rsidP="00577ECD">
      <w:pPr>
        <w:pStyle w:val="Bibliography"/>
      </w:pPr>
      <w:r>
        <w:t xml:space="preserve">RAFIEE, A., VAN DER MALE, P., DIAS, E., SCHOLTEN, H. (2018): Interactive 3D geodesign tool for multidisciplinary wind turbine planning. Journal of Environmental Management, 205, 107–124. </w:t>
      </w:r>
    </w:p>
    <w:p w14:paraId="075BE1F0" w14:textId="77777777" w:rsidR="00577ECD" w:rsidRDefault="00577ECD" w:rsidP="00577ECD">
      <w:pPr>
        <w:pStyle w:val="Bibliography"/>
      </w:pPr>
      <w:r>
        <w:t xml:space="preserve">RAVASZ, J. (2019): Oculus Quest Hand Input, https://jonathanravasz.com/hands.html (11. 10. 2023). </w:t>
      </w:r>
    </w:p>
    <w:p w14:paraId="6AF767E3" w14:textId="77777777" w:rsidR="00577ECD" w:rsidRDefault="00577ECD" w:rsidP="00577ECD">
      <w:pPr>
        <w:pStyle w:val="Bibliography"/>
      </w:pPr>
      <w:r>
        <w:t xml:space="preserve">REDHAT (2022): What is CI/CD?, https://www.redhat.com/en/topics/devops/what-is-ci-cd (28. 12. 2023). </w:t>
      </w:r>
    </w:p>
    <w:p w14:paraId="3059560B" w14:textId="77777777" w:rsidR="00577ECD" w:rsidRDefault="00577ECD" w:rsidP="00577ECD">
      <w:pPr>
        <w:pStyle w:val="Bibliography"/>
      </w:pPr>
      <w:r>
        <w:t xml:space="preserve">ŘEHÁČEK, M. (2020): Building a web-based interactive network visualization in Vue.js. Masarykova univerzita, Fakulta informatiky. </w:t>
      </w:r>
    </w:p>
    <w:p w14:paraId="6E46B118" w14:textId="77777777" w:rsidR="00577ECD" w:rsidRDefault="00577ECD" w:rsidP="00577ECD">
      <w:pPr>
        <w:pStyle w:val="Bibliography"/>
      </w:pPr>
      <w:r>
        <w:t xml:space="preserve">REZ BOT (2018): Entity Component System #1. </w:t>
      </w:r>
    </w:p>
    <w:p w14:paraId="2904E267" w14:textId="77777777" w:rsidR="00577ECD" w:rsidRDefault="00577ECD" w:rsidP="00577ECD">
      <w:pPr>
        <w:pStyle w:val="Bibliography"/>
      </w:pPr>
      <w:r>
        <w:t xml:space="preserve">RITTERBUSCH, G. D., TEICHMANN, M. R. (2023): Defining the Metaverse: A Systematic Literature Review. IEEE Access, 11, 12368–12377. </w:t>
      </w:r>
    </w:p>
    <w:p w14:paraId="3B6E467C" w14:textId="77777777" w:rsidR="00577ECD" w:rsidRDefault="00577ECD" w:rsidP="00577ECD">
      <w:pPr>
        <w:pStyle w:val="Bibliography"/>
      </w:pPr>
      <w:r>
        <w:t xml:space="preserve">RIVA, G. (2006): Virtual Reality, Wiley encyclopedia of biomedical engineering. In: Wiley encyclopedia of biomedical engineering. John Wiley, Hoboken. </w:t>
      </w:r>
    </w:p>
    <w:p w14:paraId="1092DE50" w14:textId="77777777" w:rsidR="00577ECD" w:rsidRDefault="00577ECD" w:rsidP="00577ECD">
      <w:pPr>
        <w:pStyle w:val="Bibliography"/>
      </w:pPr>
      <w:r>
        <w:t xml:space="preserve">ROADTOVR (2023): Google Cardboard Archives, Road to VR, https://www.roadtovr.com/category/google-cardboard/ (11. 10. 2023). </w:t>
      </w:r>
    </w:p>
    <w:p w14:paraId="6D675FAD" w14:textId="77777777" w:rsidR="00577ECD" w:rsidRDefault="00577ECD" w:rsidP="00577ECD">
      <w:pPr>
        <w:pStyle w:val="Bibliography"/>
      </w:pPr>
      <w:r>
        <w:t xml:space="preserve">RZESZEWSKI, M., ORYLSKI, M. (2021): Usability of WebXR Visualizations in Urban Planning. ISPRS International Journal of Geo-Information, 11, 10, 721. </w:t>
      </w:r>
    </w:p>
    <w:p w14:paraId="31CE6E07" w14:textId="77777777" w:rsidR="00577ECD" w:rsidRDefault="00577ECD" w:rsidP="00577ECD">
      <w:pPr>
        <w:pStyle w:val="Bibliography"/>
      </w:pPr>
      <w:r>
        <w:t xml:space="preserve">ŠAŠINKA, Č. (2013): Interindividuální rozdíly v percepci prostoru a map. Masarykova univerzita, Filozofická fakulta. </w:t>
      </w:r>
    </w:p>
    <w:p w14:paraId="575FD7E3" w14:textId="77777777" w:rsidR="00577ECD" w:rsidRDefault="00577ECD" w:rsidP="00577ECD">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12E9F509" w14:textId="77777777" w:rsidR="00577ECD" w:rsidRDefault="00577ECD" w:rsidP="00577ECD">
      <w:pPr>
        <w:pStyle w:val="Bibliography"/>
      </w:pPr>
      <w:r>
        <w:t xml:space="preserve">SEGUIN, D. (2023): A collection of WebGL and WebGPU frameworks and libraries, Gist, https://gist.github.com/dmnsgn/76878ba6903cf15789b712464875cfdc (2. 11. 2023). </w:t>
      </w:r>
    </w:p>
    <w:p w14:paraId="346A1E61" w14:textId="77777777" w:rsidR="00577ECD" w:rsidRDefault="00577ECD" w:rsidP="00577ECD">
      <w:pPr>
        <w:pStyle w:val="Bibliography"/>
      </w:pPr>
      <w:r>
        <w:t xml:space="preserve">SEMMO, A., DÖLLNER, J. (2014): An Interaction Framework for Level-of-Abstraction Visualization of 3D Geovirtual Environments. </w:t>
      </w:r>
    </w:p>
    <w:p w14:paraId="661C4D59" w14:textId="77777777" w:rsidR="00577ECD" w:rsidRDefault="00577ECD" w:rsidP="00577ECD">
      <w:pPr>
        <w:pStyle w:val="Bibliography"/>
      </w:pPr>
      <w:r>
        <w:t xml:space="preserve">SERMET, Y., DEMIR, I. (2021): GeospatialVR: A web-based virtual reality framework for collaborative environmental simulations. Computers &amp; Geosciences, 159, 105010. </w:t>
      </w:r>
    </w:p>
    <w:p w14:paraId="66D02E90" w14:textId="77777777" w:rsidR="00577ECD" w:rsidRDefault="00577ECD" w:rsidP="00577ECD">
      <w:pPr>
        <w:pStyle w:val="Bibliography"/>
      </w:pPr>
      <w:r>
        <w:t xml:space="preserve">SHÁNĚL, J. (2019): Optimalizace otevřené JavaScriptové knihovny pro geo- aplikace. Masarykova univerzita, Přírodovědecká fakulta. </w:t>
      </w:r>
    </w:p>
    <w:p w14:paraId="5B974558" w14:textId="77777777" w:rsidR="00577ECD" w:rsidRDefault="00577ECD" w:rsidP="00577ECD">
      <w:pPr>
        <w:pStyle w:val="Bibliography"/>
      </w:pPr>
      <w:r>
        <w:lastRenderedPageBreak/>
        <w:t xml:space="preserve">SHERIF, T. (2018): The WebGL Graphics Pipeline, https://tsherif.github.io/webgl-presentation/#/13 (17. 9. 2023). </w:t>
      </w:r>
    </w:p>
    <w:p w14:paraId="554C248C" w14:textId="77777777" w:rsidR="00577ECD" w:rsidRDefault="00577ECD" w:rsidP="00577ECD">
      <w:pPr>
        <w:pStyle w:val="Bibliography"/>
      </w:pPr>
      <w:r>
        <w:t xml:space="preserve">SHERMAN, W. R., CRAIG, A. B. (2019): Understanding virtual reality: interface, application, and design. Morgan Kaufmann, Cambridge, MA. </w:t>
      </w:r>
    </w:p>
    <w:p w14:paraId="6522F80F" w14:textId="77777777" w:rsidR="00577ECD" w:rsidRDefault="00577ECD" w:rsidP="00577ECD">
      <w:pPr>
        <w:pStyle w:val="Bibliography"/>
      </w:pPr>
      <w:r>
        <w:t xml:space="preserve">SLOCUM, T. A. ed. (2014): Thematic cartography and geovisualization. Pearson Education, Harlow. </w:t>
      </w:r>
    </w:p>
    <w:p w14:paraId="09933231" w14:textId="77777777" w:rsidR="00577ECD" w:rsidRDefault="00577ECD" w:rsidP="00577ECD">
      <w:pPr>
        <w:pStyle w:val="Bibliography"/>
      </w:pPr>
      <w:r>
        <w:t xml:space="preserve">STACHON, Z., KUBICEK, P., HERMAN, L. (2020): Virtual and Immersive Environments. Geographic Information Science &amp; Technology Body of Knowledge, Q3, 2020. </w:t>
      </w:r>
    </w:p>
    <w:p w14:paraId="6EF93400" w14:textId="77777777" w:rsidR="00577ECD" w:rsidRDefault="00577ECD" w:rsidP="00577ECD">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694CD8A9" w14:textId="77777777" w:rsidR="00577ECD" w:rsidRDefault="00577ECD" w:rsidP="00577ECD">
      <w:pPr>
        <w:pStyle w:val="Bibliography"/>
      </w:pPr>
      <w:r>
        <w:t xml:space="preserve">STATCOUNTER (2023): Browser Market Share Worldwide, StatCounter Global Stats, https://gs.statcounter.com/browser-market-share (31. 1. 2023). </w:t>
      </w:r>
    </w:p>
    <w:p w14:paraId="4420C48E" w14:textId="77777777" w:rsidR="00577ECD" w:rsidRDefault="00577ECD" w:rsidP="00577ECD">
      <w:pPr>
        <w:pStyle w:val="Bibliography"/>
      </w:pPr>
      <w:r>
        <w:t xml:space="preserve">STERBA, Z., ŠAŠINKA, Č., STACHOŇ, Z., STAMPACH, R., MORONG,  kamil (2015): Selected Issues of Experimental Testing in Cartography. </w:t>
      </w:r>
    </w:p>
    <w:p w14:paraId="38214A69" w14:textId="77777777" w:rsidR="00577ECD" w:rsidRDefault="00577ECD" w:rsidP="00577ECD">
      <w:pPr>
        <w:pStyle w:val="Bibliography"/>
      </w:pPr>
      <w:r>
        <w:t xml:space="preserve">TAKLE (2022): VR by the numbers - HMD specs comparison, thevirtualreport.biz, https://www.thevirtualreport.biz/data-and-research/65085/vr-by-the-numbers-hmd-specs-comparison/ (29. 8. 2023). </w:t>
      </w:r>
    </w:p>
    <w:p w14:paraId="70307B47" w14:textId="77777777" w:rsidR="00577ECD" w:rsidRDefault="00577ECD" w:rsidP="00577ECD">
      <w:pPr>
        <w:pStyle w:val="Bibliography"/>
      </w:pPr>
      <w:r>
        <w:t xml:space="preserve">THREE.JS CONTRIBUTORS (2023a): Camera – three.js docs, https://threejs.org/docs/#api/en/cameras/Camera (21. 9. 2023). </w:t>
      </w:r>
    </w:p>
    <w:p w14:paraId="0EF64A88" w14:textId="77777777" w:rsidR="00577ECD" w:rsidRDefault="00577ECD" w:rsidP="00577ECD">
      <w:pPr>
        <w:pStyle w:val="Bibliography"/>
      </w:pPr>
      <w:r>
        <w:t xml:space="preserve">THREE.JS CONTRIBUTORS (2023b): Lights - three.js manual, https://threejs.org/manual/#en/lights (17. 10. 2023). </w:t>
      </w:r>
    </w:p>
    <w:p w14:paraId="19960113" w14:textId="77777777" w:rsidR="00577ECD" w:rsidRDefault="00577ECD" w:rsidP="00577ECD">
      <w:pPr>
        <w:pStyle w:val="Bibliography"/>
      </w:pPr>
      <w:r>
        <w:t xml:space="preserve">THREE.JS CONTRIBUTORS (2023c): Scene – three.js docs, https://threejs.org/docs/#api/en/scenes/Scene (21. 9. 2023). </w:t>
      </w:r>
    </w:p>
    <w:p w14:paraId="2AB3FC30" w14:textId="77777777" w:rsidR="00577ECD" w:rsidRDefault="00577ECD" w:rsidP="00577ECD">
      <w:pPr>
        <w:pStyle w:val="Bibliography"/>
      </w:pPr>
      <w:r>
        <w:t xml:space="preserve">THREE.JS CONTRIBUTORS (2023d): Shadows - three.js manual, https://threejs.org/manual/#en/shadows (18. 10. 2023). </w:t>
      </w:r>
    </w:p>
    <w:p w14:paraId="55DE7F73" w14:textId="77777777" w:rsidR="00577ECD" w:rsidRDefault="00577ECD" w:rsidP="00577ECD">
      <w:pPr>
        <w:pStyle w:val="Bibliography"/>
      </w:pPr>
      <w:r>
        <w:t xml:space="preserve">THREE.JS CONTRIBUTORS (2023e): Textures - three.js manual, https://threejs.org/manual/#en/textures#memory (15. 10. 2023). </w:t>
      </w:r>
    </w:p>
    <w:p w14:paraId="53CC3997" w14:textId="77777777" w:rsidR="00577ECD" w:rsidRDefault="00577ECD" w:rsidP="00577ECD">
      <w:pPr>
        <w:pStyle w:val="Bibliography"/>
      </w:pPr>
      <w:r>
        <w:t xml:space="preserve">THREE.JS CONTRIBUTORS (2023f): VR - three.js manual, https://threejs.org/manual/#en/webxr-basics (5. 11. 2023). </w:t>
      </w:r>
    </w:p>
    <w:p w14:paraId="5CCA3563" w14:textId="77777777" w:rsidR="00577ECD" w:rsidRDefault="00577ECD" w:rsidP="00577ECD">
      <w:pPr>
        <w:pStyle w:val="Bibliography"/>
      </w:pPr>
      <w:r>
        <w:t xml:space="preserve">UGWITZ, P., STACHOŇ, Z., KUBICEK, P. (2021): Building a virtual cartographic museum. Abstracts of the ICA, 3, 1–1. </w:t>
      </w:r>
    </w:p>
    <w:p w14:paraId="546F0782" w14:textId="77777777" w:rsidR="00577ECD" w:rsidRDefault="00577ECD" w:rsidP="00577ECD">
      <w:pPr>
        <w:pStyle w:val="Bibliography"/>
      </w:pPr>
      <w:r>
        <w:t xml:space="preserve">UNITY (2022): Unity - Manual: Types of light, https://docs.unity3d.com/Manual/Lighting.html (17. 10. 2023). </w:t>
      </w:r>
    </w:p>
    <w:p w14:paraId="427FD952" w14:textId="77777777" w:rsidR="00577ECD" w:rsidRDefault="00577ECD" w:rsidP="00577ECD">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3DC1097D" w14:textId="77777777" w:rsidR="00577ECD" w:rsidRDefault="00577ECD" w:rsidP="00577ECD">
      <w:pPr>
        <w:pStyle w:val="Bibliography"/>
      </w:pPr>
      <w:r>
        <w:lastRenderedPageBreak/>
        <w:t xml:space="preserve">VR Map: Putting OpenStreetMap Data Into a WebVR World Simple GeoData Visualization with A-Frame (2019): </w:t>
      </w:r>
    </w:p>
    <w:p w14:paraId="3195CD10" w14:textId="77777777" w:rsidR="00577ECD" w:rsidRDefault="00577ECD" w:rsidP="00577ECD">
      <w:pPr>
        <w:pStyle w:val="Bibliography"/>
      </w:pPr>
      <w:r>
        <w:t xml:space="preserve">W3C (2023): Immersive Web Developer Home, https://immersiveweb.dev/ (31. 1. 2023). </w:t>
      </w:r>
    </w:p>
    <w:p w14:paraId="5AE8B1AF" w14:textId="77777777" w:rsidR="00577ECD" w:rsidRDefault="00577ECD" w:rsidP="00577ECD">
      <w:pPr>
        <w:pStyle w:val="Bibliography"/>
      </w:pPr>
      <w:r>
        <w:t xml:space="preserve">W3SCHOOLS (2023): What is HTML DOM, https://www.w3schools.com/whatis/whatis_htmldom.asp (29. 8. 2023). </w:t>
      </w:r>
    </w:p>
    <w:p w14:paraId="2BF55C5E" w14:textId="77777777" w:rsidR="00577ECD" w:rsidRDefault="00577ECD" w:rsidP="00577ECD">
      <w:pPr>
        <w:pStyle w:val="Bibliography"/>
      </w:pPr>
      <w:r>
        <w:t xml:space="preserve">WEBXR (2020): Introduction to WebXR with BabylonJS. </w:t>
      </w:r>
    </w:p>
    <w:p w14:paraId="7EE55B29" w14:textId="77777777" w:rsidR="00577ECD" w:rsidRDefault="00577ECD" w:rsidP="00577ECD">
      <w:pPr>
        <w:pStyle w:val="Bibliography"/>
      </w:pPr>
      <w:r>
        <w:t xml:space="preserve">WONDERLAND ENGINE (2023): Wonderland Engine, Wonderland Engine, https://wonderlandengine.com/ (26. 12. 2023). </w:t>
      </w:r>
    </w:p>
    <w:p w14:paraId="3FE72C01" w14:textId="77777777" w:rsidR="00577ECD" w:rsidRDefault="00577ECD" w:rsidP="00577ECD">
      <w:pPr>
        <w:pStyle w:val="Bibliography"/>
      </w:pPr>
      <w:r>
        <w:t xml:space="preserve">ŽÁRA, J., BENEŠ, B., FELKEL, P. (2005): Moderní počítačová grafika. Computer Press. </w:t>
      </w:r>
    </w:p>
    <w:p w14:paraId="229002CC" w14:textId="77777777" w:rsidR="00577ECD" w:rsidRDefault="00577ECD" w:rsidP="00577ECD">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711D5A75"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91"/>
          <w:footerReference w:type="default" r:id="rId9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9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9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6"/>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3D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9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7A1CF" w14:textId="77777777" w:rsidR="000556E6" w:rsidRDefault="000556E6" w:rsidP="0057088F">
      <w:pPr>
        <w:spacing w:after="0" w:line="240" w:lineRule="auto"/>
      </w:pPr>
      <w:r>
        <w:separator/>
      </w:r>
    </w:p>
  </w:endnote>
  <w:endnote w:type="continuationSeparator" w:id="0">
    <w:p w14:paraId="772D90A5" w14:textId="77777777" w:rsidR="000556E6" w:rsidRDefault="000556E6"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 w:name="Camb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B22F8" w14:textId="77777777" w:rsidR="000556E6" w:rsidRDefault="000556E6" w:rsidP="0057088F">
      <w:pPr>
        <w:spacing w:after="0" w:line="240" w:lineRule="auto"/>
      </w:pPr>
      <w:r>
        <w:separator/>
      </w:r>
    </w:p>
  </w:footnote>
  <w:footnote w:type="continuationSeparator" w:id="0">
    <w:p w14:paraId="76F79D53" w14:textId="77777777" w:rsidR="000556E6" w:rsidRDefault="000556E6"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blender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6"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3"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8"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9"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3"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8"/>
  </w:num>
  <w:num w:numId="3" w16cid:durableId="1170680267">
    <w:abstractNumId w:val="18"/>
  </w:num>
  <w:num w:numId="4" w16cid:durableId="1796368114">
    <w:abstractNumId w:val="31"/>
  </w:num>
  <w:num w:numId="5" w16cid:durableId="300885919">
    <w:abstractNumId w:val="43"/>
  </w:num>
  <w:num w:numId="6" w16cid:durableId="521938209">
    <w:abstractNumId w:val="64"/>
  </w:num>
  <w:num w:numId="7" w16cid:durableId="619992562">
    <w:abstractNumId w:val="36"/>
  </w:num>
  <w:num w:numId="8" w16cid:durableId="208229350">
    <w:abstractNumId w:val="13"/>
  </w:num>
  <w:num w:numId="9" w16cid:durableId="2076317703">
    <w:abstractNumId w:val="24"/>
  </w:num>
  <w:num w:numId="10" w16cid:durableId="802234337">
    <w:abstractNumId w:val="41"/>
  </w:num>
  <w:num w:numId="11" w16cid:durableId="385684583">
    <w:abstractNumId w:val="30"/>
  </w:num>
  <w:num w:numId="12" w16cid:durableId="65956355">
    <w:abstractNumId w:val="59"/>
  </w:num>
  <w:num w:numId="13" w16cid:durableId="354035738">
    <w:abstractNumId w:val="72"/>
  </w:num>
  <w:num w:numId="14" w16cid:durableId="395475347">
    <w:abstractNumId w:val="1"/>
  </w:num>
  <w:num w:numId="15" w16cid:durableId="1336884254">
    <w:abstractNumId w:val="39"/>
  </w:num>
  <w:num w:numId="16" w16cid:durableId="757364363">
    <w:abstractNumId w:val="50"/>
  </w:num>
  <w:num w:numId="17" w16cid:durableId="2033720445">
    <w:abstractNumId w:val="74"/>
  </w:num>
  <w:num w:numId="18" w16cid:durableId="837696955">
    <w:abstractNumId w:val="62"/>
  </w:num>
  <w:num w:numId="19" w16cid:durableId="414474922">
    <w:abstractNumId w:val="38"/>
  </w:num>
  <w:num w:numId="20" w16cid:durableId="2059282820">
    <w:abstractNumId w:val="16"/>
  </w:num>
  <w:num w:numId="21" w16cid:durableId="1490631062">
    <w:abstractNumId w:val="37"/>
  </w:num>
  <w:num w:numId="22" w16cid:durableId="1901403376">
    <w:abstractNumId w:val="2"/>
  </w:num>
  <w:num w:numId="23" w16cid:durableId="901527545">
    <w:abstractNumId w:val="57"/>
  </w:num>
  <w:num w:numId="24" w16cid:durableId="13649980">
    <w:abstractNumId w:val="8"/>
  </w:num>
  <w:num w:numId="25" w16cid:durableId="1364744581">
    <w:abstractNumId w:val="17"/>
  </w:num>
  <w:num w:numId="26" w16cid:durableId="1671255231">
    <w:abstractNumId w:val="45"/>
  </w:num>
  <w:num w:numId="27" w16cid:durableId="1198667109">
    <w:abstractNumId w:val="63"/>
  </w:num>
  <w:num w:numId="28" w16cid:durableId="619802950">
    <w:abstractNumId w:val="5"/>
  </w:num>
  <w:num w:numId="29" w16cid:durableId="367877274">
    <w:abstractNumId w:val="44"/>
  </w:num>
  <w:num w:numId="30" w16cid:durableId="802776096">
    <w:abstractNumId w:val="7"/>
  </w:num>
  <w:num w:numId="31" w16cid:durableId="742023868">
    <w:abstractNumId w:val="29"/>
  </w:num>
  <w:num w:numId="32" w16cid:durableId="404689245">
    <w:abstractNumId w:val="55"/>
  </w:num>
  <w:num w:numId="33" w16cid:durableId="1361203164">
    <w:abstractNumId w:val="58"/>
  </w:num>
  <w:num w:numId="34" w16cid:durableId="2136636456">
    <w:abstractNumId w:val="42"/>
  </w:num>
  <w:num w:numId="35" w16cid:durableId="882057253">
    <w:abstractNumId w:val="15"/>
  </w:num>
  <w:num w:numId="36" w16cid:durableId="2002463788">
    <w:abstractNumId w:val="65"/>
  </w:num>
  <w:num w:numId="37" w16cid:durableId="1464738753">
    <w:abstractNumId w:val="25"/>
  </w:num>
  <w:num w:numId="38" w16cid:durableId="1462070677">
    <w:abstractNumId w:val="4"/>
  </w:num>
  <w:num w:numId="39" w16cid:durableId="1886866115">
    <w:abstractNumId w:val="48"/>
  </w:num>
  <w:num w:numId="40" w16cid:durableId="965311621">
    <w:abstractNumId w:val="54"/>
  </w:num>
  <w:num w:numId="41" w16cid:durableId="818768559">
    <w:abstractNumId w:val="61"/>
  </w:num>
  <w:num w:numId="42" w16cid:durableId="1967276253">
    <w:abstractNumId w:val="19"/>
  </w:num>
  <w:num w:numId="43" w16cid:durableId="1442647274">
    <w:abstractNumId w:val="14"/>
  </w:num>
  <w:num w:numId="44" w16cid:durableId="1146313284">
    <w:abstractNumId w:val="34"/>
  </w:num>
  <w:num w:numId="45" w16cid:durableId="1133062556">
    <w:abstractNumId w:val="11"/>
  </w:num>
  <w:num w:numId="46" w16cid:durableId="1318923120">
    <w:abstractNumId w:val="33"/>
  </w:num>
  <w:num w:numId="47" w16cid:durableId="976765939">
    <w:abstractNumId w:val="40"/>
  </w:num>
  <w:num w:numId="48" w16cid:durableId="1987278381">
    <w:abstractNumId w:val="70"/>
  </w:num>
  <w:num w:numId="49" w16cid:durableId="344286222">
    <w:abstractNumId w:val="53"/>
  </w:num>
  <w:num w:numId="50" w16cid:durableId="586889268">
    <w:abstractNumId w:val="67"/>
  </w:num>
  <w:num w:numId="51" w16cid:durableId="1214346142">
    <w:abstractNumId w:val="47"/>
  </w:num>
  <w:num w:numId="52" w16cid:durableId="1666350155">
    <w:abstractNumId w:val="9"/>
  </w:num>
  <w:num w:numId="53" w16cid:durableId="1936208616">
    <w:abstractNumId w:val="49"/>
  </w:num>
  <w:num w:numId="54" w16cid:durableId="1802922892">
    <w:abstractNumId w:val="20"/>
  </w:num>
  <w:num w:numId="55" w16cid:durableId="2044668093">
    <w:abstractNumId w:val="21"/>
  </w:num>
  <w:num w:numId="56" w16cid:durableId="1700474541">
    <w:abstractNumId w:val="56"/>
  </w:num>
  <w:num w:numId="57" w16cid:durableId="2082558311">
    <w:abstractNumId w:val="51"/>
  </w:num>
  <w:num w:numId="58" w16cid:durableId="1871141540">
    <w:abstractNumId w:val="71"/>
  </w:num>
  <w:num w:numId="59" w16cid:durableId="1538816812">
    <w:abstractNumId w:val="12"/>
  </w:num>
  <w:num w:numId="60" w16cid:durableId="747965305">
    <w:abstractNumId w:val="46"/>
  </w:num>
  <w:num w:numId="61" w16cid:durableId="2103643924">
    <w:abstractNumId w:val="6"/>
  </w:num>
  <w:num w:numId="62" w16cid:durableId="457264442">
    <w:abstractNumId w:val="66"/>
  </w:num>
  <w:num w:numId="63" w16cid:durableId="496380383">
    <w:abstractNumId w:val="10"/>
  </w:num>
  <w:num w:numId="64" w16cid:durableId="1291588825">
    <w:abstractNumId w:val="68"/>
  </w:num>
  <w:num w:numId="65" w16cid:durableId="1924559521">
    <w:abstractNumId w:val="52"/>
  </w:num>
  <w:num w:numId="66" w16cid:durableId="1492871536">
    <w:abstractNumId w:val="32"/>
  </w:num>
  <w:num w:numId="67" w16cid:durableId="1847862588">
    <w:abstractNumId w:val="27"/>
  </w:num>
  <w:num w:numId="68" w16cid:durableId="1165321076">
    <w:abstractNumId w:val="35"/>
  </w:num>
  <w:num w:numId="69" w16cid:durableId="1432359916">
    <w:abstractNumId w:val="3"/>
  </w:num>
  <w:num w:numId="70" w16cid:durableId="1256011317">
    <w:abstractNumId w:val="26"/>
  </w:num>
  <w:num w:numId="71" w16cid:durableId="1149593339">
    <w:abstractNumId w:val="69"/>
  </w:num>
  <w:num w:numId="72" w16cid:durableId="1324970709">
    <w:abstractNumId w:val="23"/>
  </w:num>
  <w:num w:numId="73" w16cid:durableId="1500316195">
    <w:abstractNumId w:val="22"/>
  </w:num>
  <w:num w:numId="74" w16cid:durableId="2032218307">
    <w:abstractNumId w:val="60"/>
  </w:num>
  <w:num w:numId="75" w16cid:durableId="1761871177">
    <w:abstractNumId w:val="7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2FB0"/>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672"/>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5FDD"/>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CD363B"/>
    <w:pPr>
      <w:suppressAutoHyphens/>
      <w:spacing w:before="120" w:line="240" w:lineRule="auto"/>
      <w:ind w:left="765" w:hanging="765"/>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5.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header" Target="header1.xml"/><Relationship Id="rId9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header" Target="header2.xml"/><Relationship Id="rId9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97" Type="http://schemas.openxmlformats.org/officeDocument/2006/relationships/header" Target="header4.xml"/><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footer" Target="footer2.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9.png"/><Relationship Id="rId82" Type="http://schemas.openxmlformats.org/officeDocument/2006/relationships/image" Target="media/image56.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19.png"/><Relationship Id="rId56" Type="http://schemas.openxmlformats.org/officeDocument/2006/relationships/hyperlink" Target="https://foam-jumpy-dianella.glitch.me" TargetMode="External"/><Relationship Id="rId77" Type="http://schemas.openxmlformats.org/officeDocument/2006/relationships/image" Target="media/image51.png"/><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93" Type="http://schemas.openxmlformats.org/officeDocument/2006/relationships/footer" Target="footer3.xml"/><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879</TotalTime>
  <Pages>110</Pages>
  <Words>82437</Words>
  <Characters>469891</Characters>
  <Application>Microsoft Office Word</Application>
  <DocSecurity>0</DocSecurity>
  <Lines>3915</Lines>
  <Paragraphs>110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55</cp:revision>
  <cp:lastPrinted>2023-11-02T09:14:00Z</cp:lastPrinted>
  <dcterms:created xsi:type="dcterms:W3CDTF">2023-08-27T13:40:00Z</dcterms:created>
  <dcterms:modified xsi:type="dcterms:W3CDTF">2023-12-30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UPWe7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